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345F7" w14:textId="6F614AE1" w:rsidR="0080493E" w:rsidRDefault="00103A7F" w:rsidP="0080493E">
      <w:pPr>
        <w:spacing w:line="480" w:lineRule="auto"/>
      </w:pPr>
      <w:r>
        <w:t>[</w:t>
      </w:r>
      <w:r w:rsidR="0080493E">
        <w:t>A</w:t>
      </w:r>
      <w:r>
        <w:t>]</w:t>
      </w:r>
      <w:r w:rsidR="0080493E">
        <w:t>Abstract</w:t>
      </w:r>
    </w:p>
    <w:p w14:paraId="275DD5C6" w14:textId="565C3CB3" w:rsidR="0080493E" w:rsidRDefault="0080493E" w:rsidP="0080493E">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7DD8FA85" w14:textId="77777777" w:rsidR="00103A7F" w:rsidRDefault="00103A7F" w:rsidP="0080493E">
      <w:pPr>
        <w:spacing w:line="480" w:lineRule="auto"/>
        <w:ind w:firstLine="720"/>
      </w:pPr>
    </w:p>
    <w:p w14:paraId="02775986" w14:textId="600919B2" w:rsidR="00103A7F" w:rsidRDefault="00103A7F" w:rsidP="00103A7F">
      <w:pPr>
        <w:spacing w:line="480" w:lineRule="auto"/>
      </w:pPr>
      <w:r>
        <w:t>[A]Introduction</w:t>
      </w:r>
    </w:p>
    <w:p w14:paraId="37B2233A" w14:textId="77777777" w:rsidR="00103A7F" w:rsidRPr="0049148B" w:rsidRDefault="00103A7F" w:rsidP="00103A7F">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w:t>
      </w:r>
      <w:r w:rsidRPr="0049148B">
        <w:lastRenderedPageBreak/>
        <w:t xml:space="preserve">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7FE2EBB" w14:textId="610D6FAF" w:rsidR="00103A7F" w:rsidRPr="0049148B" w:rsidRDefault="00103A7F" w:rsidP="00103A7F">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 xml:space="preserve">Swingle and Smith 1942; Guy and Willis 1990; </w:t>
      </w:r>
      <w:proofErr w:type="spellStart"/>
      <w:r w:rsidRPr="0049148B">
        <w:t>Shoup</w:t>
      </w:r>
      <w:proofErr w:type="spellEnd"/>
      <w:r w:rsidRPr="0049148B">
        <w:t xml:space="preserve"> and </w:t>
      </w:r>
      <w:proofErr w:type="spellStart"/>
      <w:r w:rsidRPr="0049148B">
        <w:t>Broderius</w:t>
      </w:r>
      <w:proofErr w:type="spellEnd"/>
      <w:r w:rsidRPr="0049148B">
        <w:t xml:space="preserve"> 2018)</w:t>
      </w:r>
      <w:r w:rsidRPr="0049148B">
        <w:fldChar w:fldCharType="end"/>
      </w:r>
      <w:r w:rsidRPr="0049148B">
        <w:t xml:space="preserve"> stocking combination in small impoundments of middle and lower latitudes of North America </w:t>
      </w:r>
      <w:r w:rsidRPr="0049148B">
        <w:fldChar w:fldCharType="begin"/>
      </w:r>
      <w:r w:rsidR="003A17E2">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 xml:space="preserve">(Smitherman 1975; Novinger and Legler 1978; Brenden and Murphy 2004; </w:t>
      </w:r>
      <w:proofErr w:type="spellStart"/>
      <w:r w:rsidRPr="0049148B">
        <w:t>Dauwalter</w:t>
      </w:r>
      <w:proofErr w:type="spellEnd"/>
      <w:r w:rsidRPr="0049148B">
        <w:t xml:space="preserve">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rsidR="003A17E2">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w:t>
      </w:r>
      <w:proofErr w:type="spellStart"/>
      <w:r w:rsidRPr="0049148B">
        <w:t>Isermann</w:t>
      </w:r>
      <w:proofErr w:type="spellEnd"/>
      <w:r w:rsidRPr="0049148B">
        <w:t xml:space="preserve"> 2010; </w:t>
      </w:r>
      <w:proofErr w:type="spellStart"/>
      <w:r w:rsidRPr="0049148B">
        <w:t>Bonvechio</w:t>
      </w:r>
      <w:proofErr w:type="spellEnd"/>
      <w:r w:rsidRPr="0049148B">
        <w:t xml:space="preserve"> et al. 2014; 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7D53916C" w14:textId="23B7CB8D" w:rsidR="00103A7F" w:rsidRPr="0049148B" w:rsidRDefault="00103A7F" w:rsidP="00103A7F">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3A17E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and Smith 1942; </w:t>
      </w:r>
      <w:proofErr w:type="spellStart"/>
      <w:r>
        <w:t>Gabelhouse</w:t>
      </w:r>
      <w:proofErr w:type="spellEnd"/>
      <w:r>
        <w:t xml:space="preserve"> 1987; </w:t>
      </w:r>
      <w:proofErr w:type="spellStart"/>
      <w:r>
        <w:t>Aday</w:t>
      </w:r>
      <w:proofErr w:type="spellEnd"/>
      <w:r>
        <w:t xml:space="preserve"> and </w:t>
      </w:r>
      <w:proofErr w:type="spellStart"/>
      <w:r>
        <w:t>Graeb</w:t>
      </w:r>
      <w:proofErr w:type="spellEnd"/>
      <w:r>
        <w:t xml:space="preserve">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rsidR="003A17E2">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 xml:space="preserve">(Swingle 1950; </w:t>
      </w:r>
      <w:proofErr w:type="spellStart"/>
      <w:r w:rsidRPr="0049148B">
        <w:t>Geihsler</w:t>
      </w:r>
      <w:proofErr w:type="spellEnd"/>
      <w:r w:rsidRPr="0049148B">
        <w:t xml:space="preserve"> and Holder 1983; Sammons and </w:t>
      </w:r>
      <w:proofErr w:type="spellStart"/>
      <w:r w:rsidRPr="0049148B">
        <w:t>Maceina</w:t>
      </w:r>
      <w:proofErr w:type="spellEnd"/>
      <w:r w:rsidRPr="0049148B">
        <w:t xml:space="preserve"> 2005)</w:t>
      </w:r>
      <w:r w:rsidRPr="0049148B">
        <w:fldChar w:fldCharType="end"/>
      </w:r>
      <w:r w:rsidRPr="0049148B">
        <w:t xml:space="preserve">. Overharvest of </w:t>
      </w:r>
      <w:r>
        <w:t>b</w:t>
      </w:r>
      <w:r w:rsidRPr="0049148B">
        <w:t xml:space="preserve">ass was historically one of the most common small impoundment management </w:t>
      </w:r>
      <w:r w:rsidRPr="0049148B">
        <w:lastRenderedPageBreak/>
        <w:t>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rsidR="003A17E2">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3A17E2">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rsidR="003A17E2">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w:t>
      </w:r>
      <w:proofErr w:type="spellStart"/>
      <w:r w:rsidRPr="0049148B">
        <w:t>Zweiacker</w:t>
      </w:r>
      <w:proofErr w:type="spellEnd"/>
      <w:r w:rsidRPr="0049148B">
        <w:t xml:space="preserve"> and </w:t>
      </w:r>
      <w:proofErr w:type="spellStart"/>
      <w:r w:rsidRPr="0049148B">
        <w:t>Summerfelt</w:t>
      </w:r>
      <w:proofErr w:type="spellEnd"/>
      <w:r w:rsidRPr="0049148B">
        <w:t xml:space="preserve"> 1974; Werner 1977; Kelso 1983; Brenden and Murphy 2004)</w:t>
      </w:r>
      <w:r w:rsidRPr="0049148B">
        <w:fldChar w:fldCharType="end"/>
      </w:r>
      <w:r w:rsidRPr="0049148B">
        <w:t>.</w:t>
      </w:r>
    </w:p>
    <w:p w14:paraId="09FEE61B" w14:textId="4957F831" w:rsidR="00103A7F" w:rsidRPr="0049148B" w:rsidRDefault="00103A7F" w:rsidP="00103A7F">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rsidR="003A17E2">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and </w:t>
      </w:r>
      <w:proofErr w:type="spellStart"/>
      <w:r w:rsidRPr="0049148B">
        <w:t>Maceina</w:t>
      </w:r>
      <w:proofErr w:type="spellEnd"/>
      <w:r w:rsidRPr="0049148B">
        <w:t xml:space="preserve"> 2005; Wright and Kraft 2012; </w:t>
      </w:r>
      <w:proofErr w:type="spellStart"/>
      <w:r w:rsidRPr="0049148B">
        <w:t>Bonvechio</w:t>
      </w:r>
      <w:proofErr w:type="spellEnd"/>
      <w:r w:rsidRPr="0049148B">
        <w:t xml:space="preserve"> et al. 2014)</w:t>
      </w:r>
      <w:r w:rsidRPr="0049148B">
        <w:fldChar w:fldCharType="end"/>
      </w:r>
      <w:r w:rsidRPr="0049148B">
        <w:t xml:space="preserve">. Bass spawn annually at rates </w:t>
      </w:r>
      <w:r>
        <w:t>of 900–3200</w:t>
      </w:r>
      <w:r w:rsidRPr="0049148B">
        <w:t xml:space="preserve"> eggs</w:t>
      </w:r>
      <w:r>
        <w:t>/kg</w:t>
      </w:r>
      <w:r w:rsidRPr="0049148B">
        <w:t xml:space="preserve"> body weight </w:t>
      </w:r>
      <w:r>
        <w:t>(</w:t>
      </w:r>
      <w:r w:rsidRPr="0049148B">
        <w:fldChar w:fldCharType="begin"/>
      </w:r>
      <w:r w:rsidR="003A17E2">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Moyle 1976; </w:t>
      </w:r>
      <w:proofErr w:type="spellStart"/>
      <w:r w:rsidRPr="0049148B">
        <w:t>Laarman</w:t>
      </w:r>
      <w:proofErr w:type="spellEnd"/>
      <w:r w:rsidRPr="0049148B">
        <w:t xml:space="preserve"> and Schneider 2004; Claussen 2015)</w:t>
      </w:r>
      <w:r w:rsidRPr="0049148B">
        <w:fldChar w:fldCharType="end"/>
      </w:r>
      <w:r w:rsidRPr="0049148B">
        <w:t xml:space="preserve">, making them highly vulnerable to overcrowding and density-dependent growth reductions </w:t>
      </w:r>
      <w:r w:rsidRPr="0049148B">
        <w:fldChar w:fldCharType="begin"/>
      </w:r>
      <w:r w:rsidR="003A17E2">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t>
      </w:r>
      <w:proofErr w:type="spellStart"/>
      <w:r w:rsidRPr="0049148B">
        <w:t>Aday</w:t>
      </w:r>
      <w:proofErr w:type="spellEnd"/>
      <w:r w:rsidRPr="0049148B">
        <w:t xml:space="preserve"> and </w:t>
      </w:r>
      <w:proofErr w:type="spellStart"/>
      <w:r w:rsidRPr="0049148B">
        <w:t>Graeb</w:t>
      </w:r>
      <w:proofErr w:type="spellEnd"/>
      <w:r w:rsidRPr="0049148B">
        <w:t xml:space="preserve">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3A17E2">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 xml:space="preserve">(Swingle and Smith 1942; Eder 1984; </w:t>
      </w:r>
      <w:proofErr w:type="spellStart"/>
      <w:r w:rsidRPr="0049148B">
        <w:t>Gabelhouse</w:t>
      </w:r>
      <w:proofErr w:type="spellEnd"/>
      <w:r w:rsidRPr="0049148B">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rsidR="003A17E2">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rsidR="003A17E2">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1950; Shelton et al. 1979; Allen and Hightower 2010; </w:t>
      </w:r>
      <w:proofErr w:type="spellStart"/>
      <w:r>
        <w:t>Aday</w:t>
      </w:r>
      <w:proofErr w:type="spellEnd"/>
      <w:r>
        <w:t xml:space="preserve"> and </w:t>
      </w:r>
      <w:proofErr w:type="spellStart"/>
      <w:r>
        <w:t>Graeb</w:t>
      </w:r>
      <w:proofErr w:type="spellEnd"/>
      <w:r>
        <w:t xml:space="preserve"> </w:t>
      </w:r>
      <w:r>
        <w:lastRenderedPageBreak/>
        <w:t>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12CE55AE" w14:textId="1DE5F150" w:rsidR="00103A7F" w:rsidRDefault="00103A7F" w:rsidP="00103A7F">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rsidR="003A17E2">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10B9ACB6" w14:textId="77777777" w:rsidR="00103A7F" w:rsidRPr="00EF191B" w:rsidRDefault="00103A7F" w:rsidP="00103A7F">
      <w:pPr>
        <w:spacing w:line="480" w:lineRule="auto"/>
        <w:rPr>
          <w:sz w:val="22"/>
          <w:szCs w:val="22"/>
        </w:rPr>
      </w:pPr>
    </w:p>
    <w:p w14:paraId="3E2373F2" w14:textId="53BFF9F5" w:rsidR="00103A7F" w:rsidRDefault="00103A7F" w:rsidP="00103A7F">
      <w:pPr>
        <w:spacing w:line="480" w:lineRule="auto"/>
      </w:pPr>
      <w:r>
        <w:t>[A]Methods</w:t>
      </w:r>
    </w:p>
    <w:p w14:paraId="7123DCBC" w14:textId="66FEB057" w:rsidR="00103A7F" w:rsidRDefault="00103A7F" w:rsidP="00103A7F">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 xml:space="preserve">bass and Bluegill densities. Small impoundments were chosen to be treated or not based on </w:t>
      </w:r>
      <w:r>
        <w:lastRenderedPageBreak/>
        <w:t>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7D7FFA0" w14:textId="77777777" w:rsidR="00103A7F" w:rsidRDefault="00103A7F" w:rsidP="00103A7F">
      <w:pPr>
        <w:spacing w:line="480" w:lineRule="auto"/>
      </w:pPr>
    </w:p>
    <w:p w14:paraId="04766330" w14:textId="144C750D" w:rsidR="00103A7F" w:rsidRDefault="00103A7F" w:rsidP="00103A7F">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4CC7D58B" w14:textId="77777777" w:rsidR="00103A7F" w:rsidRPr="007F0515" w:rsidRDefault="00103A7F" w:rsidP="00103A7F">
      <w:pPr>
        <w:tabs>
          <w:tab w:val="left" w:pos="920"/>
        </w:tabs>
        <w:spacing w:line="480" w:lineRule="auto"/>
        <w:rPr>
          <w:iCs/>
        </w:rPr>
      </w:pPr>
    </w:p>
    <w:p w14:paraId="29581CAD" w14:textId="073F1DC6" w:rsidR="00103A7F" w:rsidRDefault="00103A7F" w:rsidP="00103A7F">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3450D0E5" w14:textId="77777777" w:rsidR="00103A7F" w:rsidRPr="007F0515" w:rsidRDefault="00103A7F" w:rsidP="00103A7F">
      <w:pPr>
        <w:tabs>
          <w:tab w:val="left" w:pos="920"/>
        </w:tabs>
        <w:spacing w:line="480" w:lineRule="auto"/>
        <w:rPr>
          <w:iCs/>
        </w:rPr>
      </w:pPr>
    </w:p>
    <w:p w14:paraId="1B6AB5F0" w14:textId="3FD07DE7" w:rsidR="00103A7F" w:rsidRDefault="00103A7F" w:rsidP="00103A7F">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t>
      </w:r>
      <w:r>
        <w:lastRenderedPageBreak/>
        <w:t>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D27C5F" w14:textId="77777777" w:rsidR="00103A7F" w:rsidRDefault="00103A7F" w:rsidP="00103A7F">
      <w:pPr>
        <w:tabs>
          <w:tab w:val="left" w:pos="920"/>
        </w:tabs>
        <w:spacing w:line="480" w:lineRule="auto"/>
      </w:pPr>
    </w:p>
    <w:p w14:paraId="10FA2D98" w14:textId="673DBF2A" w:rsidR="00103A7F" w:rsidRPr="00297D1A" w:rsidRDefault="00103A7F" w:rsidP="00103A7F">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lastRenderedPageBreak/>
        <w:t>time period</w:t>
      </w:r>
      <w:proofErr w:type="gramEnd"/>
      <w:r>
        <w:t xml:space="preserve"> (before/after treatment), and all interactions. The treatment x time interaction tested whether catches declined significantly more in treatments than controls. </w:t>
      </w:r>
    </w:p>
    <w:p w14:paraId="68B3D4F7" w14:textId="77777777" w:rsidR="00103A7F" w:rsidRDefault="00103A7F" w:rsidP="00103A7F">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55FE0323" w14:textId="77777777" w:rsidR="00103A7F" w:rsidRPr="003138B4" w:rsidRDefault="00103A7F" w:rsidP="00103A7F">
      <w:pPr>
        <w:tabs>
          <w:tab w:val="left" w:pos="920"/>
        </w:tabs>
        <w:spacing w:line="480" w:lineRule="auto"/>
      </w:pPr>
      <w:r>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0CCB35C7" w14:textId="77777777" w:rsidR="00103A7F" w:rsidRDefault="00103A7F" w:rsidP="00103A7F">
      <w:pPr>
        <w:tabs>
          <w:tab w:val="left" w:pos="920"/>
        </w:tabs>
        <w:spacing w:line="480" w:lineRule="auto"/>
        <w:rPr>
          <w:iCs/>
        </w:rPr>
      </w:pPr>
    </w:p>
    <w:p w14:paraId="6ADAC185" w14:textId="39F94051" w:rsidR="00103A7F" w:rsidRPr="00FA0FAB" w:rsidRDefault="00103A7F" w:rsidP="00103A7F">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w:t>
      </w:r>
      <w:r w:rsidRPr="00247AE8">
        <w:lastRenderedPageBreak/>
        <w:t xml:space="preserve">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653F0E4A" w14:textId="77777777" w:rsidR="00103A7F" w:rsidRDefault="00103A7F" w:rsidP="00103A7F">
      <w:pPr>
        <w:tabs>
          <w:tab w:val="left" w:pos="920"/>
        </w:tabs>
        <w:spacing w:line="480" w:lineRule="auto"/>
      </w:pPr>
      <w:r>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w:t>
      </w:r>
      <w:r>
        <w:lastRenderedPageBreak/>
        <w:t xml:space="preserve">impoundments with an independent random effect of year intercepts—sample size limitation (Table 1)—and the same fixed effect of rotenone treatment on the natural logarithm of CPUE. </w:t>
      </w:r>
    </w:p>
    <w:p w14:paraId="3F141A34" w14:textId="77777777" w:rsidR="00103A7F" w:rsidRDefault="00103A7F" w:rsidP="00103A7F">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impoundment sample size allowed us to fit a linear regression via maximum likelihood with the same rotenone treatment fixed effect. </w:t>
      </w:r>
    </w:p>
    <w:p w14:paraId="013E1742" w14:textId="77777777" w:rsidR="00103A7F" w:rsidRDefault="00103A7F" w:rsidP="00103A7F">
      <w:pPr>
        <w:tabs>
          <w:tab w:val="left" w:pos="920"/>
        </w:tabs>
        <w:spacing w:line="480" w:lineRule="auto"/>
      </w:pPr>
    </w:p>
    <w:p w14:paraId="444AD1CC" w14:textId="055F4BEA" w:rsidR="00280BCC" w:rsidRDefault="00103A7F" w:rsidP="00103A7F">
      <w:pPr>
        <w:tabs>
          <w:tab w:val="left" w:pos="920"/>
        </w:tabs>
        <w:spacing w:line="480" w:lineRule="auto"/>
      </w:pPr>
      <w:r>
        <w:t xml:space="preserve">[A]Results </w:t>
      </w:r>
    </w:p>
    <w:p w14:paraId="6BA16863" w14:textId="3EE4C57B" w:rsidR="00280BCC" w:rsidRDefault="00103A7F" w:rsidP="00103A7F">
      <w:pPr>
        <w:tabs>
          <w:tab w:val="left" w:pos="920"/>
        </w:tabs>
        <w:spacing w:line="480" w:lineRule="auto"/>
      </w:pPr>
      <w:r>
        <w:rPr>
          <w:iCs/>
        </w:rPr>
        <w:t>[B]</w:t>
      </w:r>
      <w:r w:rsidRPr="00280BCC">
        <w:t xml:space="preserve">Age-0 </w:t>
      </w:r>
      <w:r w:rsidR="00280BCC">
        <w:t>R</w:t>
      </w:r>
      <w:r w:rsidRPr="00280BCC">
        <w:t xml:space="preserve">elative </w:t>
      </w:r>
      <w:r w:rsidR="00280BCC">
        <w:t>A</w:t>
      </w:r>
      <w:r w:rsidRPr="00280BCC">
        <w:t xml:space="preserve">bundance and </w:t>
      </w:r>
      <w:r w:rsidR="00280BCC">
        <w:t>M</w:t>
      </w:r>
      <w:r w:rsidRPr="00280BCC">
        <w:t xml:space="preserve">ean </w:t>
      </w:r>
      <w:r w:rsidR="00280BCC">
        <w:t>L</w:t>
      </w:r>
      <w:r w:rsidRPr="00280BCC">
        <w:t>ength</w:t>
      </w:r>
    </w:p>
    <w:p w14:paraId="46CE59EF" w14:textId="2A2E8A2A" w:rsidR="00103A7F" w:rsidRDefault="00280BCC" w:rsidP="00103A7F">
      <w:pPr>
        <w:tabs>
          <w:tab w:val="left" w:pos="920"/>
        </w:tabs>
        <w:spacing w:line="480" w:lineRule="auto"/>
      </w:pPr>
      <w:r>
        <w:tab/>
      </w:r>
      <w:r w:rsidR="00103A7F">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sidR="00103A7F">
        <w:rPr>
          <w:vertAlign w:val="subscript"/>
        </w:rPr>
        <w:t>1,57</w:t>
      </w:r>
      <w:r w:rsidR="00103A7F">
        <w:t>=0.38, p=0.57) and large (F</w:t>
      </w:r>
      <w:r w:rsidR="00103A7F">
        <w:rPr>
          <w:vertAlign w:val="subscript"/>
        </w:rPr>
        <w:t>1,15</w:t>
      </w:r>
      <w:r w:rsidR="00103A7F">
        <w:t xml:space="preserve">=0.0023, p=0.96) impoundments. In other words, regardless of application (day 1 or 21), the same immediate treatment effect was observed. In small impoundments, those treated with rotenone experienced an additional 96% (89–99%; ±95% CI) reduction in bass seine catches the </w:t>
      </w:r>
      <w:r w:rsidR="00103A7F">
        <w:lastRenderedPageBreak/>
        <w:t>day following application (i.e., day 1/21 to day 2/22) compared to control impoundments (F</w:t>
      </w:r>
      <w:r w:rsidR="00103A7F">
        <w:softHyphen/>
      </w:r>
      <w:r w:rsidR="00103A7F">
        <w:rPr>
          <w:vertAlign w:val="subscript"/>
        </w:rPr>
        <w:t>1,61</w:t>
      </w:r>
      <w:r w:rsidR="00103A7F">
        <w:t xml:space="preserve">=44.57, p&lt;0.001; </w:t>
      </w:r>
      <w:r w:rsidR="00103A7F" w:rsidRPr="00F4365F">
        <w:t>Figure 2</w:t>
      </w:r>
      <w:r w:rsidR="00103A7F">
        <w:t>). Similarly, in large impoundments we observed an additional 86% (56–96%; ±95% CI) reduction in bass seine catches in treatment compared to control impoundments (F</w:t>
      </w:r>
      <w:r w:rsidR="00103A7F">
        <w:rPr>
          <w:vertAlign w:val="subscript"/>
        </w:rPr>
        <w:t>1,19</w:t>
      </w:r>
      <w:r w:rsidR="00103A7F">
        <w:t xml:space="preserve">=11.62, p&lt;0.001; </w:t>
      </w:r>
      <w:r w:rsidR="00103A7F" w:rsidRPr="00F4365F">
        <w:t>Figure 2</w:t>
      </w:r>
      <w:r w:rsidR="00103A7F">
        <w:t>) the following day. Bluegill seine catches were also unrelated to application and its associated interactions in small (F</w:t>
      </w:r>
      <w:r w:rsidR="00103A7F">
        <w:softHyphen/>
      </w:r>
      <w:r w:rsidR="00103A7F">
        <w:rPr>
          <w:vertAlign w:val="subscript"/>
        </w:rPr>
        <w:t>1,57</w:t>
      </w:r>
      <w:r w:rsidR="00103A7F">
        <w:t>=0.50, p=0.48) and large (F</w:t>
      </w:r>
      <w:r w:rsidR="00103A7F">
        <w:rPr>
          <w:vertAlign w:val="subscript"/>
        </w:rPr>
        <w:t>1,15</w:t>
      </w:r>
      <w:r w:rsidR="00103A7F">
        <w:t xml:space="preserve">=0.59, p=0.45) impoundments (i.e., the treatment x </w:t>
      </w:r>
      <w:proofErr w:type="gramStart"/>
      <w:r w:rsidR="00103A7F">
        <w:t>time period</w:t>
      </w:r>
      <w:proofErr w:type="gramEnd"/>
      <w:r w:rsidR="00103A7F">
        <w:t xml:space="preserve"> x application interaction was not statistically significant). We observed a statistically significant treatment x </w:t>
      </w:r>
      <w:proofErr w:type="gramStart"/>
      <w:r w:rsidR="00103A7F">
        <w:t>time period</w:t>
      </w:r>
      <w:proofErr w:type="gramEnd"/>
      <w:r w:rsidR="00103A7F">
        <w:t xml:space="preserve"> interaction in small (F</w:t>
      </w:r>
      <w:r w:rsidR="00103A7F">
        <w:rPr>
          <w:vertAlign w:val="subscript"/>
        </w:rPr>
        <w:t>1,61</w:t>
      </w:r>
      <w:r w:rsidR="00103A7F">
        <w:t xml:space="preserve">=7.48, p=0.0070) impoundments where treatments experienced an additional </w:t>
      </w:r>
      <w:r w:rsidR="00103A7F" w:rsidRPr="0020700B">
        <w:t>6</w:t>
      </w:r>
      <w:r w:rsidR="00103A7F">
        <w:t>2</w:t>
      </w:r>
      <w:r w:rsidR="00103A7F" w:rsidRPr="0020700B">
        <w:t>% (</w:t>
      </w:r>
      <w:r w:rsidR="00103A7F">
        <w:t>23</w:t>
      </w:r>
      <w:r w:rsidR="00103A7F" w:rsidRPr="0020700B">
        <w:t>–</w:t>
      </w:r>
      <w:r w:rsidR="00103A7F">
        <w:t>81</w:t>
      </w:r>
      <w:r w:rsidR="00103A7F" w:rsidRPr="0020700B">
        <w:t>%; ±95% CI)</w:t>
      </w:r>
      <w:r w:rsidR="00103A7F">
        <w:t xml:space="preserve"> reduction in Bluegill seine catches the day after rotenone applications compared with controls (</w:t>
      </w:r>
      <w:r w:rsidR="00103A7F" w:rsidRPr="00F4365F">
        <w:t>Figure 3</w:t>
      </w:r>
      <w:r w:rsidR="00103A7F">
        <w:t xml:space="preserve">). However, in large impoundments, a statistically significant treatment x </w:t>
      </w:r>
      <w:proofErr w:type="gramStart"/>
      <w:r w:rsidR="00103A7F">
        <w:t>time period</w:t>
      </w:r>
      <w:proofErr w:type="gramEnd"/>
      <w:r w:rsidR="00103A7F">
        <w:t xml:space="preserve"> interaction was not evident (F</w:t>
      </w:r>
      <w:r w:rsidR="00103A7F">
        <w:rPr>
          <w:vertAlign w:val="subscript"/>
        </w:rPr>
        <w:t>1,19</w:t>
      </w:r>
      <w:r w:rsidR="00103A7F">
        <w:t>=2.91, p=0.092) in Bluegill seine catches even though an additional 54% (-13–82%; ±95% CI) reduction was observed one-day post treatment in treatment impoundments compared to controls (</w:t>
      </w:r>
      <w:r w:rsidR="00103A7F" w:rsidRPr="00F4365F">
        <w:t>Figure 3</w:t>
      </w:r>
      <w:r w:rsidR="00103A7F">
        <w:t>).</w:t>
      </w:r>
    </w:p>
    <w:p w14:paraId="755D0222" w14:textId="77777777" w:rsidR="00103A7F" w:rsidRDefault="00103A7F" w:rsidP="00103A7F">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xml:space="preserve">). Bluegill seine catches were not </w:t>
      </w:r>
      <w:r>
        <w:lastRenderedPageBreak/>
        <w:t>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6D8371D1" w14:textId="2D7A9308" w:rsidR="00103A7F" w:rsidRDefault="00103A7F" w:rsidP="00103A7F">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0.024; p=0.88). Likewise, large impoundments did not experience additional age-0 growth due to 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6204A3C5" w14:textId="77777777" w:rsidR="00280BCC" w:rsidRPr="009019D8" w:rsidRDefault="00280BCC" w:rsidP="00103A7F">
      <w:pPr>
        <w:tabs>
          <w:tab w:val="left" w:pos="920"/>
        </w:tabs>
        <w:spacing w:line="480" w:lineRule="auto"/>
      </w:pPr>
    </w:p>
    <w:p w14:paraId="2B11F0D2" w14:textId="61EB92ED" w:rsidR="00280BCC" w:rsidRDefault="00280BCC" w:rsidP="00103A7F">
      <w:pPr>
        <w:tabs>
          <w:tab w:val="left" w:pos="920"/>
        </w:tabs>
        <w:spacing w:line="480" w:lineRule="auto"/>
        <w:rPr>
          <w:iCs/>
        </w:rPr>
      </w:pPr>
      <w:r>
        <w:rPr>
          <w:iCs/>
        </w:rPr>
        <w:t>[B]</w:t>
      </w:r>
      <w:r w:rsidR="00103A7F" w:rsidRPr="00280BCC">
        <w:rPr>
          <w:iCs/>
        </w:rPr>
        <w:t xml:space="preserve">Age-1 </w:t>
      </w:r>
      <w:r>
        <w:rPr>
          <w:iCs/>
        </w:rPr>
        <w:t>G</w:t>
      </w:r>
      <w:r w:rsidR="00103A7F" w:rsidRPr="00280BCC">
        <w:rPr>
          <w:iCs/>
        </w:rPr>
        <w:t xml:space="preserve">rowth, </w:t>
      </w:r>
      <w:r>
        <w:rPr>
          <w:iCs/>
        </w:rPr>
        <w:t>R</w:t>
      </w:r>
      <w:r w:rsidR="00103A7F" w:rsidRPr="00280BCC">
        <w:rPr>
          <w:iCs/>
        </w:rPr>
        <w:t xml:space="preserve">ecruitment, </w:t>
      </w:r>
      <w:r>
        <w:rPr>
          <w:iCs/>
        </w:rPr>
        <w:t>S</w:t>
      </w:r>
      <w:r w:rsidR="00103A7F" w:rsidRPr="00280BCC">
        <w:rPr>
          <w:iCs/>
        </w:rPr>
        <w:t xml:space="preserve">urvival, and </w:t>
      </w:r>
      <w:r>
        <w:rPr>
          <w:iCs/>
        </w:rPr>
        <w:t>S</w:t>
      </w:r>
      <w:r w:rsidR="00103A7F" w:rsidRPr="00280BCC">
        <w:rPr>
          <w:iCs/>
        </w:rPr>
        <w:t xml:space="preserve">ize </w:t>
      </w:r>
      <w:r>
        <w:rPr>
          <w:iCs/>
        </w:rPr>
        <w:t>S</w:t>
      </w:r>
      <w:r w:rsidR="00103A7F" w:rsidRPr="00280BCC">
        <w:rPr>
          <w:iCs/>
        </w:rPr>
        <w:t>tructure</w:t>
      </w:r>
    </w:p>
    <w:p w14:paraId="66B2407B" w14:textId="6A5084D3" w:rsidR="00103A7F" w:rsidRDefault="00280BCC" w:rsidP="00103A7F">
      <w:pPr>
        <w:tabs>
          <w:tab w:val="left" w:pos="920"/>
        </w:tabs>
        <w:spacing w:line="480" w:lineRule="auto"/>
        <w:rPr>
          <w:iCs/>
        </w:rPr>
      </w:pPr>
      <w:r>
        <w:rPr>
          <w:iCs/>
        </w:rPr>
        <w:tab/>
      </w:r>
      <w:r w:rsidR="00103A7F">
        <w:rPr>
          <w:iCs/>
        </w:rPr>
        <w:t>Bass MLA-1 in small impoundments significantly increased on average by 27% (16–40%; ±95% CI) after one year of treatment (F</w:t>
      </w:r>
      <w:r w:rsidR="00103A7F">
        <w:rPr>
          <w:iCs/>
          <w:vertAlign w:val="subscript"/>
        </w:rPr>
        <w:t>1,24</w:t>
      </w:r>
      <w:r w:rsidR="00103A7F">
        <w:rPr>
          <w:iCs/>
        </w:rPr>
        <w:t>=19.15; p&lt;0.001) and by 31% (16–48%; ±95% CI) after two consecutive years of treatment (F</w:t>
      </w:r>
      <w:r w:rsidR="00103A7F">
        <w:rPr>
          <w:iCs/>
          <w:vertAlign w:val="subscript"/>
        </w:rPr>
        <w:t>1,24</w:t>
      </w:r>
      <w:r w:rsidR="00103A7F">
        <w:rPr>
          <w:iCs/>
        </w:rPr>
        <w:t>=19.15; p&lt;0.001) compared to the controls. However, there was no difference between one versus two years of treatment (F</w:t>
      </w:r>
      <w:r w:rsidR="00103A7F">
        <w:rPr>
          <w:iCs/>
          <w:vertAlign w:val="subscript"/>
        </w:rPr>
        <w:t>1,24</w:t>
      </w:r>
      <w:r w:rsidR="00103A7F">
        <w:rPr>
          <w:iCs/>
          <w:vertAlign w:val="subscript"/>
        </w:rPr>
        <w:softHyphen/>
      </w:r>
      <w:r w:rsidR="00103A7F">
        <w:rPr>
          <w:iCs/>
        </w:rPr>
        <w:t>=19.15; p=0.69) in small impoundments (</w:t>
      </w:r>
      <w:r w:rsidR="00103A7F" w:rsidRPr="001A40B7">
        <w:rPr>
          <w:iCs/>
        </w:rPr>
        <w:t>Figure 7</w:t>
      </w:r>
      <w:r w:rsidR="00103A7F">
        <w:rPr>
          <w:iCs/>
        </w:rPr>
        <w:t>). In large impoundments, bass MLA-1 increased on average 17% (3–33%; ±95% CI) after the first treatment (F</w:t>
      </w:r>
      <w:r w:rsidR="00103A7F">
        <w:rPr>
          <w:iCs/>
          <w:vertAlign w:val="subscript"/>
        </w:rPr>
        <w:t>1,7</w:t>
      </w:r>
      <w:r w:rsidR="00103A7F">
        <w:rPr>
          <w:iCs/>
        </w:rPr>
        <w:t>=3.83; p=0.050) and 20% (-2–45%; ±95% CI) after two consecutive treatments (F</w:t>
      </w:r>
      <w:r w:rsidR="00103A7F">
        <w:rPr>
          <w:iCs/>
          <w:vertAlign w:val="subscript"/>
        </w:rPr>
        <w:t>1,12</w:t>
      </w:r>
      <w:r w:rsidR="00103A7F">
        <w:rPr>
          <w:iCs/>
        </w:rPr>
        <w:t xml:space="preserve">=3.83; p=0.099). There was no difference </w:t>
      </w:r>
      <w:r w:rsidR="00103A7F">
        <w:rPr>
          <w:iCs/>
        </w:rPr>
        <w:lastRenderedPageBreak/>
        <w:t>between bass MLA-1 after one versus after two rotenone treatments in large impoundments (F</w:t>
      </w:r>
      <w:r w:rsidR="00103A7F">
        <w:rPr>
          <w:iCs/>
          <w:vertAlign w:val="subscript"/>
        </w:rPr>
        <w:t>1,9</w:t>
      </w:r>
      <w:r w:rsidR="00103A7F">
        <w:rPr>
          <w:iCs/>
        </w:rPr>
        <w:t xml:space="preserve">=3.83; p=0.84; </w:t>
      </w:r>
      <w:r w:rsidR="00103A7F" w:rsidRPr="001A40B7">
        <w:rPr>
          <w:iCs/>
        </w:rPr>
        <w:t>Figure 7</w:t>
      </w:r>
      <w:r w:rsidR="00103A7F">
        <w:rPr>
          <w:iCs/>
        </w:rPr>
        <w:t>).</w:t>
      </w:r>
    </w:p>
    <w:p w14:paraId="5F609BB4" w14:textId="77777777" w:rsidR="00103A7F" w:rsidRPr="008B0704" w:rsidRDefault="00103A7F" w:rsidP="00103A7F">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0.89; p=0.21), control versus two years of treatment (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18422D3F" w14:textId="77777777" w:rsidR="00103A7F" w:rsidRPr="00F034C9" w:rsidRDefault="00103A7F" w:rsidP="00103A7F">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3DCE9018" w14:textId="77777777" w:rsidR="00103A7F" w:rsidRDefault="00103A7F" w:rsidP="00103A7F">
      <w:pPr>
        <w:tabs>
          <w:tab w:val="left" w:pos="920"/>
        </w:tabs>
        <w:spacing w:line="480" w:lineRule="auto"/>
        <w:rPr>
          <w:iCs/>
        </w:rPr>
      </w:pPr>
    </w:p>
    <w:p w14:paraId="387ACA20" w14:textId="2E88C318" w:rsidR="00103A7F" w:rsidRDefault="00280BCC" w:rsidP="00103A7F">
      <w:pPr>
        <w:tabs>
          <w:tab w:val="left" w:pos="920"/>
        </w:tabs>
        <w:spacing w:line="480" w:lineRule="auto"/>
        <w:rPr>
          <w:iCs/>
        </w:rPr>
      </w:pPr>
      <w:r>
        <w:rPr>
          <w:iCs/>
        </w:rPr>
        <w:lastRenderedPageBreak/>
        <w:t>[</w:t>
      </w:r>
      <w:r w:rsidR="00103A7F">
        <w:rPr>
          <w:iCs/>
        </w:rPr>
        <w:t>A</w:t>
      </w:r>
      <w:r>
        <w:rPr>
          <w:iCs/>
        </w:rPr>
        <w:t>]</w:t>
      </w:r>
      <w:r w:rsidR="00103A7F">
        <w:rPr>
          <w:iCs/>
        </w:rPr>
        <w:t>Discussion</w:t>
      </w:r>
    </w:p>
    <w:p w14:paraId="59A90C8F" w14:textId="2E33B95D" w:rsidR="00103A7F" w:rsidRDefault="00103A7F" w:rsidP="00103A7F">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rotenone applications, while Bluegill seine catches did not significantly differ 24 hours post-treatment. These results are similar to observations made by </w:t>
      </w:r>
      <w:r>
        <w:rPr>
          <w:iCs/>
        </w:rPr>
        <w:fldChar w:fldCharType="begin"/>
      </w:r>
      <w:r w:rsidR="003A17E2">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w:t>
      </w:r>
      <w:r>
        <w:rPr>
          <w:iCs/>
        </w:rPr>
        <w:lastRenderedPageBreak/>
        <w:t xml:space="preserve">and large, control and treatment impoundments. Bluegill catches were likely less affected by temporal changes in gear vulnerability than bass because of their slower growth combined with multiple spawning events </w:t>
      </w:r>
      <w:r>
        <w:rPr>
          <w:iCs/>
        </w:rPr>
        <w:fldChar w:fldCharType="begin"/>
      </w:r>
      <w:r w:rsidR="003A17E2">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4553A91C" w14:textId="77777777" w:rsidR="00103A7F" w:rsidRDefault="00103A7F" w:rsidP="00103A7F">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358B64E0" w14:textId="77777777" w:rsidR="00103A7F" w:rsidRDefault="00103A7F" w:rsidP="00103A7F">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w:t>
      </w:r>
      <w:r>
        <w:rPr>
          <w:iCs/>
        </w:rPr>
        <w:lastRenderedPageBreak/>
        <w:t xml:space="preserve">impoundments, it only covered a small percentage of the shoreline in large impoundments, potentially contributing to more variable electrofishing catchability and lower catches in large impoundments. </w:t>
      </w:r>
    </w:p>
    <w:p w14:paraId="3FA9A6B6" w14:textId="6E0E2CD0" w:rsidR="00103A7F" w:rsidRDefault="00103A7F" w:rsidP="00103A7F">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sidR="003A17E2">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A6D7CF1" w14:textId="7F0F0ABE" w:rsidR="00103A7F" w:rsidRDefault="00103A7F" w:rsidP="00103A7F">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w:t>
      </w:r>
      <w:r>
        <w:rPr>
          <w:iCs/>
        </w:rPr>
        <w:lastRenderedPageBreak/>
        <w:t xml:space="preserve">particularly in impoundments &lt;12 ha. </w:t>
      </w:r>
      <w:r>
        <w:rPr>
          <w:iCs/>
        </w:rPr>
        <w:fldChar w:fldCharType="begin"/>
      </w:r>
      <w:r w:rsidR="003A17E2">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sidR="003A17E2">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thereby masking treatment effects, or perhaps density-dependent growth responses require more time for cumulative growth differences to emerge. Moreover, no age-0 bass were captured in mid-summer seine hauls at six of the treatment impoundments, so mean lengths may not have been representative of all impoundments.</w:t>
      </w:r>
    </w:p>
    <w:p w14:paraId="055F07D1" w14:textId="09AD3A0D" w:rsidR="00103A7F" w:rsidRPr="0012017F" w:rsidRDefault="00103A7F" w:rsidP="00103A7F">
      <w:pPr>
        <w:tabs>
          <w:tab w:val="left" w:pos="920"/>
        </w:tabs>
        <w:spacing w:line="480" w:lineRule="auto"/>
        <w:rPr>
          <w:iCs/>
        </w:rPr>
      </w:pPr>
      <w:r>
        <w:rPr>
          <w:iCs/>
        </w:rPr>
        <w:tab/>
        <w:t xml:space="preserve">Prey availability and size also affect fish growth </w:t>
      </w:r>
      <w:r>
        <w:rPr>
          <w:iCs/>
        </w:rPr>
        <w:fldChar w:fldCharType="begin"/>
      </w:r>
      <w:r w:rsidR="003A17E2">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 xml:space="preserve">Ctenopharyngodon </w:t>
      </w:r>
      <w:r>
        <w:rPr>
          <w:i/>
        </w:rPr>
        <w:lastRenderedPageBreak/>
        <w:t>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29BB7D5F" w14:textId="77777777" w:rsidR="00103A7F" w:rsidRDefault="00103A7F" w:rsidP="00103A7F">
      <w:pPr>
        <w:tabs>
          <w:tab w:val="left" w:pos="920"/>
        </w:tabs>
        <w:spacing w:line="480" w:lineRule="auto"/>
        <w:rPr>
          <w:iCs/>
        </w:rPr>
      </w:pPr>
    </w:p>
    <w:p w14:paraId="18C571F1" w14:textId="2EF32681" w:rsidR="00103A7F" w:rsidRDefault="00280BCC" w:rsidP="00103A7F">
      <w:pPr>
        <w:tabs>
          <w:tab w:val="left" w:pos="920"/>
        </w:tabs>
        <w:spacing w:line="480" w:lineRule="auto"/>
        <w:rPr>
          <w:iCs/>
        </w:rPr>
      </w:pPr>
      <w:r>
        <w:rPr>
          <w:iCs/>
        </w:rPr>
        <w:t>[</w:t>
      </w:r>
      <w:r w:rsidR="00103A7F">
        <w:rPr>
          <w:iCs/>
        </w:rPr>
        <w:t>A</w:t>
      </w:r>
      <w:r>
        <w:rPr>
          <w:iCs/>
        </w:rPr>
        <w:t>]</w:t>
      </w:r>
      <w:r w:rsidR="00103A7F">
        <w:rPr>
          <w:iCs/>
        </w:rPr>
        <w:t xml:space="preserve">Management Implications </w:t>
      </w:r>
    </w:p>
    <w:p w14:paraId="06F92CC6" w14:textId="69B0E884" w:rsidR="0080493E" w:rsidRDefault="00103A7F" w:rsidP="00103A7F">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w:t>
      </w:r>
      <w:r>
        <w:lastRenderedPageBreak/>
        <w:t>be repeated at regular intervals (e.g., 2–4 years), another important subject for future research in impoundment management.</w:t>
      </w:r>
    </w:p>
    <w:p w14:paraId="04FFCA60" w14:textId="77777777" w:rsidR="0080493E" w:rsidRDefault="0080493E" w:rsidP="0080493E">
      <w:pPr>
        <w:spacing w:line="480" w:lineRule="auto"/>
      </w:pPr>
    </w:p>
    <w:p w14:paraId="01D97281" w14:textId="3B6B583B" w:rsidR="00C864A4" w:rsidRDefault="00C864A4" w:rsidP="00C864A4">
      <w:pPr>
        <w:tabs>
          <w:tab w:val="left" w:pos="920"/>
        </w:tabs>
        <w:spacing w:line="480" w:lineRule="auto"/>
      </w:pPr>
      <w:r>
        <w:t>[A]Acknowledgements</w:t>
      </w:r>
    </w:p>
    <w:p w14:paraId="0E0A6980" w14:textId="7C05B969" w:rsidR="00C864A4" w:rsidRDefault="00C864A4" w:rsidP="00C864A4">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rsidR="001C0BDE">
        <w:t xml:space="preserve">W. </w:t>
      </w:r>
      <w:r w:rsidRPr="00C00A02">
        <w:t>Meriwether</w:t>
      </w:r>
      <w:r w:rsidR="001C0BDE">
        <w:t xml:space="preserve"> III</w:t>
      </w:r>
      <w:r w:rsidRPr="00C00A02">
        <w:t>, Bob Henderson, The Anderson’s, and Larry Drummond.</w:t>
      </w:r>
      <w:r>
        <w:t xml:space="preserve"> The authors declare no conflict of interest. </w:t>
      </w:r>
    </w:p>
    <w:p w14:paraId="407E148A" w14:textId="77777777" w:rsidR="00C864A4" w:rsidRDefault="00C864A4" w:rsidP="00C864A4">
      <w:pPr>
        <w:tabs>
          <w:tab w:val="left" w:pos="920"/>
        </w:tabs>
        <w:spacing w:line="480" w:lineRule="auto"/>
      </w:pPr>
    </w:p>
    <w:p w14:paraId="23F3F4AE" w14:textId="5BA00A43" w:rsidR="00485D4D" w:rsidRDefault="00C864A4" w:rsidP="00C864A4">
      <w:pPr>
        <w:spacing w:line="480" w:lineRule="auto"/>
      </w:pPr>
      <w:r>
        <w:t>[A]References</w:t>
      </w:r>
    </w:p>
    <w:p w14:paraId="18869F0A" w14:textId="77777777" w:rsidR="003A17E2" w:rsidRPr="003A17E2" w:rsidRDefault="00C864A4" w:rsidP="003A17E2">
      <w:pPr>
        <w:pStyle w:val="Bibliography"/>
      </w:pPr>
      <w:r>
        <w:fldChar w:fldCharType="begin"/>
      </w:r>
      <w:r w:rsidR="003A17E2">
        <w:instrText xml:space="preserve"> ADDIN ZOTERO_BIBL {"uncited":[],"omitted":[],"custom":[]} CSL_BIBLIOGRAPHY </w:instrText>
      </w:r>
      <w:r>
        <w:fldChar w:fldCharType="separate"/>
      </w:r>
      <w:proofErr w:type="spellStart"/>
      <w:r w:rsidR="003A17E2" w:rsidRPr="003A17E2">
        <w:t>Aday</w:t>
      </w:r>
      <w:proofErr w:type="spellEnd"/>
      <w:r w:rsidR="003A17E2" w:rsidRPr="003A17E2">
        <w:t xml:space="preserve">, D. D., and B. D. S. </w:t>
      </w:r>
      <w:proofErr w:type="spellStart"/>
      <w:r w:rsidR="003A17E2" w:rsidRPr="003A17E2">
        <w:t>Graeb</w:t>
      </w:r>
      <w:proofErr w:type="spellEnd"/>
      <w:r w:rsidR="003A17E2" w:rsidRPr="003A17E2">
        <w:t xml:space="preserve">. 2012. Stunted fish in small impoundments: an overview and management perspective. Pages 215–232 </w:t>
      </w:r>
      <w:r w:rsidR="003A17E2" w:rsidRPr="003A17E2">
        <w:rPr>
          <w:i/>
          <w:iCs/>
        </w:rPr>
        <w:t>in</w:t>
      </w:r>
      <w:r w:rsidR="003A17E2" w:rsidRPr="003A17E2">
        <w:t xml:space="preserve"> J. W. Neal and D. W. Willis, editors. Small impoundment management in North America. American Fisheries Society, Bethesda, Maryland.</w:t>
      </w:r>
    </w:p>
    <w:p w14:paraId="7F8FF13C" w14:textId="77777777" w:rsidR="003A17E2" w:rsidRPr="003A17E2" w:rsidRDefault="003A17E2" w:rsidP="003A17E2">
      <w:pPr>
        <w:pStyle w:val="Bibliography"/>
      </w:pPr>
      <w:proofErr w:type="spellStart"/>
      <w:r w:rsidRPr="003A17E2">
        <w:t>Aggus</w:t>
      </w:r>
      <w:proofErr w:type="spellEnd"/>
      <w:r w:rsidRPr="003A17E2">
        <w:t xml:space="preserve">, L. R., and G. V. Elliott. 1975. Effects of cover and food on year-class strength of Largemouth Bass. Pages 317–322 </w:t>
      </w:r>
      <w:r w:rsidRPr="003A17E2">
        <w:rPr>
          <w:i/>
          <w:iCs/>
        </w:rPr>
        <w:t>in</w:t>
      </w:r>
      <w:r w:rsidRPr="003A17E2">
        <w:t xml:space="preserve"> R. H. Stroud and H. </w:t>
      </w:r>
      <w:proofErr w:type="spellStart"/>
      <w:r w:rsidRPr="003A17E2">
        <w:t>Clepper</w:t>
      </w:r>
      <w:proofErr w:type="spellEnd"/>
      <w:r w:rsidRPr="003A17E2">
        <w:t>, editors. Black bass biology and management. Sport Fishing Institute, Washington, D.C., USA.</w:t>
      </w:r>
    </w:p>
    <w:p w14:paraId="50268A40" w14:textId="77777777" w:rsidR="003A17E2" w:rsidRPr="003A17E2" w:rsidRDefault="003A17E2" w:rsidP="003A17E2">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192920A" w14:textId="77777777" w:rsidR="003A17E2" w:rsidRPr="003A17E2" w:rsidRDefault="003A17E2" w:rsidP="003A17E2">
      <w:pPr>
        <w:pStyle w:val="Bibliography"/>
      </w:pPr>
      <w:r w:rsidRPr="003A17E2">
        <w:t>Allen, M. S., C. J. Walters, and R. Myers. 2008. Temporal trends in Largemouth Bass mortality, with fishery implications. North American Journal of Fisheries Management 28(2):418–427.</w:t>
      </w:r>
    </w:p>
    <w:p w14:paraId="1EF96CD7" w14:textId="77777777" w:rsidR="003A17E2" w:rsidRPr="003A17E2" w:rsidRDefault="003A17E2" w:rsidP="003A17E2">
      <w:pPr>
        <w:pStyle w:val="Bibliography"/>
      </w:pPr>
      <w:r w:rsidRPr="003A17E2">
        <w:lastRenderedPageBreak/>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61D13A76" w14:textId="77777777" w:rsidR="003A17E2" w:rsidRPr="003A17E2" w:rsidRDefault="003A17E2" w:rsidP="003A17E2">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32BCB036" w14:textId="77777777" w:rsidR="003A17E2" w:rsidRPr="003A17E2" w:rsidRDefault="003A17E2" w:rsidP="003A17E2">
      <w:pPr>
        <w:pStyle w:val="Bibliography"/>
      </w:pPr>
      <w:r w:rsidRPr="003A17E2">
        <w:t>Bennett, G. W. 1970. Management of lakes and ponds. 2nd edition. Van Nostrand Reinhold Company, New York.</w:t>
      </w:r>
    </w:p>
    <w:p w14:paraId="0BC0DE50" w14:textId="77777777" w:rsidR="003A17E2" w:rsidRPr="003A17E2" w:rsidRDefault="003A17E2" w:rsidP="003A17E2">
      <w:pPr>
        <w:pStyle w:val="Bibliography"/>
      </w:pPr>
      <w:proofErr w:type="spellStart"/>
      <w:r w:rsidRPr="003A17E2">
        <w:t>Bonvechio</w:t>
      </w:r>
      <w:proofErr w:type="spellEnd"/>
      <w:r w:rsidRPr="003A17E2">
        <w:t xml:space="preserve">, T. F., B. R. Bowen, J. M. </w:t>
      </w:r>
      <w:proofErr w:type="spellStart"/>
      <w:r w:rsidRPr="003A17E2">
        <w:t>Wixson</w:t>
      </w:r>
      <w:proofErr w:type="spellEnd"/>
      <w:r w:rsidRPr="003A17E2">
        <w:t>, and M. S. Allen. 2014. Exploitation and length limit evaluation of Largemouth Bass in three Georgia small impoundments. Journal of the Southeastern Association of Fish and Wildlife Agencies 1:33–41.</w:t>
      </w:r>
    </w:p>
    <w:p w14:paraId="011D5C9D" w14:textId="77777777" w:rsidR="003A17E2" w:rsidRPr="003A17E2" w:rsidRDefault="003A17E2" w:rsidP="003A17E2">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5E769354" w14:textId="77777777" w:rsidR="003A17E2" w:rsidRPr="003A17E2" w:rsidRDefault="003A17E2" w:rsidP="003A17E2">
      <w:pPr>
        <w:pStyle w:val="Bibliography"/>
      </w:pPr>
      <w:proofErr w:type="spellStart"/>
      <w:r w:rsidRPr="003A17E2">
        <w:t>Cargnelli</w:t>
      </w:r>
      <w:proofErr w:type="spellEnd"/>
      <w:r w:rsidRPr="003A17E2">
        <w:t xml:space="preserve">, L. M., and B. D. Neff. 2006. Condition-dependent nesting in bluegill sunfish </w:t>
      </w:r>
      <w:r w:rsidRPr="003A17E2">
        <w:rPr>
          <w:i/>
          <w:iCs/>
        </w:rPr>
        <w:t>Lepomis macrochirus</w:t>
      </w:r>
      <w:r w:rsidRPr="003A17E2">
        <w:t>. Journal of Animal Ecology 75(3):627–633.</w:t>
      </w:r>
    </w:p>
    <w:p w14:paraId="05FEE260" w14:textId="77777777" w:rsidR="003A17E2" w:rsidRPr="003A17E2" w:rsidRDefault="003A17E2" w:rsidP="003A17E2">
      <w:pPr>
        <w:pStyle w:val="Bibliography"/>
      </w:pPr>
      <w:r w:rsidRPr="003A17E2">
        <w:t xml:space="preserve">Carlson, A. J., and D. A. </w:t>
      </w:r>
      <w:proofErr w:type="spellStart"/>
      <w:r w:rsidRPr="003A17E2">
        <w:t>Isermann</w:t>
      </w:r>
      <w:proofErr w:type="spellEnd"/>
      <w:r w:rsidRPr="003A17E2">
        <w:t>. 2010. Mandatory catch and release and maximum length limits for Largemouth Bass in Minnesota: is exploitation still a relevant concern? North American Journal of Fisheries Management 30(1):209–220.</w:t>
      </w:r>
    </w:p>
    <w:p w14:paraId="1E3F2830" w14:textId="77777777" w:rsidR="003A17E2" w:rsidRPr="003A17E2" w:rsidRDefault="003A17E2" w:rsidP="003A17E2">
      <w:pPr>
        <w:pStyle w:val="Bibliography"/>
      </w:pPr>
      <w:r w:rsidRPr="003A17E2">
        <w:t xml:space="preserve">Chaney, P. L., C. E. Boyd, and E. </w:t>
      </w:r>
      <w:proofErr w:type="spellStart"/>
      <w:r w:rsidRPr="003A17E2">
        <w:t>Polioudakis</w:t>
      </w:r>
      <w:proofErr w:type="spellEnd"/>
      <w:r w:rsidRPr="003A17E2">
        <w:t>. 2012. Number, size, distribution, and hydrologic role of small impoundments in Alabama. Journal of Soil and Water Conservation 67(2):111–121.</w:t>
      </w:r>
    </w:p>
    <w:p w14:paraId="77F56C76" w14:textId="77777777" w:rsidR="003A17E2" w:rsidRPr="003A17E2" w:rsidRDefault="003A17E2" w:rsidP="003A17E2">
      <w:pPr>
        <w:pStyle w:val="Bibliography"/>
      </w:pPr>
      <w:r w:rsidRPr="003A17E2">
        <w:t xml:space="preserve">Claussen, J. E. 2015. Largemouth bass </w:t>
      </w:r>
      <w:r w:rsidRPr="003A17E2">
        <w:rPr>
          <w:i/>
          <w:iCs/>
        </w:rPr>
        <w:t>Micropterus salmoides</w:t>
      </w:r>
      <w:r w:rsidRPr="003A17E2">
        <w:t xml:space="preserve"> (</w:t>
      </w:r>
      <w:proofErr w:type="spellStart"/>
      <w:r w:rsidRPr="003A17E2">
        <w:t>Lacepede</w:t>
      </w:r>
      <w:proofErr w:type="spellEnd"/>
      <w:r w:rsidRPr="003A17E2">
        <w:t xml:space="preserve">, 1802). Pages 27–34 </w:t>
      </w:r>
      <w:r w:rsidRPr="003A17E2">
        <w:rPr>
          <w:i/>
          <w:iCs/>
        </w:rPr>
        <w:t>in</w:t>
      </w:r>
      <w:r w:rsidRPr="003A17E2">
        <w:t xml:space="preserve"> M. D. </w:t>
      </w:r>
      <w:proofErr w:type="spellStart"/>
      <w:r w:rsidRPr="003A17E2">
        <w:t>Tringali</w:t>
      </w:r>
      <w:proofErr w:type="spellEnd"/>
      <w:r w:rsidRPr="003A17E2">
        <w:t>, J. M. Long, T. W. Birdsong, and M. S. Allen, editors. Black bass diversity multidisciplinary science for conservation. American Fisheries Society, Symposium 82, Bethesda, Maryland.</w:t>
      </w:r>
    </w:p>
    <w:p w14:paraId="1D4EDF75" w14:textId="77777777" w:rsidR="003A17E2" w:rsidRPr="003A17E2" w:rsidRDefault="003A17E2" w:rsidP="003A17E2">
      <w:pPr>
        <w:pStyle w:val="Bibliography"/>
      </w:pPr>
      <w:proofErr w:type="spellStart"/>
      <w:r w:rsidRPr="003A17E2">
        <w:t>Dauwalter</w:t>
      </w:r>
      <w:proofErr w:type="spellEnd"/>
      <w:r w:rsidRPr="003A17E2">
        <w:t>, D. C., and J. R. Jackson. 2005. A re-evaluation of U.S. state fish-stocking recommendations for small, private, warmwater impoundments. Fisheries 30(8):18–28.</w:t>
      </w:r>
    </w:p>
    <w:p w14:paraId="75DF5741" w14:textId="77777777" w:rsidR="003A17E2" w:rsidRPr="003A17E2" w:rsidRDefault="003A17E2" w:rsidP="003A17E2">
      <w:pPr>
        <w:pStyle w:val="Bibliography"/>
      </w:pPr>
      <w:r w:rsidRPr="003A17E2">
        <w:t xml:space="preserve">DeVries, D. R., and R. V. </w:t>
      </w:r>
      <w:proofErr w:type="spellStart"/>
      <w:r w:rsidRPr="003A17E2">
        <w:t>Frie</w:t>
      </w:r>
      <w:proofErr w:type="spellEnd"/>
      <w:r w:rsidRPr="003A17E2">
        <w:t xml:space="preserve">. 1996. Determination of age and growth. Pages 483–512 </w:t>
      </w:r>
      <w:r w:rsidRPr="003A17E2">
        <w:rPr>
          <w:i/>
          <w:iCs/>
        </w:rPr>
        <w:t>in</w:t>
      </w:r>
      <w:r w:rsidRPr="003A17E2">
        <w:t xml:space="preserve"> B. R. Murphy and D. W. Willis, editors. Fisheries techniques, 2nd edition. American Fisheries Society, Bethesda, Maryland.</w:t>
      </w:r>
    </w:p>
    <w:p w14:paraId="14234AF5" w14:textId="77777777" w:rsidR="003A17E2" w:rsidRPr="003A17E2" w:rsidRDefault="003A17E2" w:rsidP="003A17E2">
      <w:pPr>
        <w:pStyle w:val="Bibliography"/>
      </w:pPr>
      <w:r w:rsidRPr="003A17E2">
        <w:t>Eder, S. 1984. Effectiveness of an imposed slot length limit of 12.0-14.9 inches on Largemouth Bass. North American Journal of Fisheries Management 4(4B):469–478.</w:t>
      </w:r>
    </w:p>
    <w:p w14:paraId="28FF53AD" w14:textId="77777777" w:rsidR="003A17E2" w:rsidRPr="003A17E2" w:rsidRDefault="003A17E2" w:rsidP="003A17E2">
      <w:pPr>
        <w:pStyle w:val="Bibliography"/>
      </w:pPr>
      <w:r w:rsidRPr="003A17E2">
        <w:t xml:space="preserve">Finlayson, B. J., R. A. </w:t>
      </w:r>
      <w:proofErr w:type="spellStart"/>
      <w:r w:rsidRPr="003A17E2">
        <w:t>Schnick</w:t>
      </w:r>
      <w:proofErr w:type="spellEnd"/>
      <w:r w:rsidRPr="003A17E2">
        <w:t xml:space="preserve">, R. L. </w:t>
      </w:r>
      <w:proofErr w:type="spellStart"/>
      <w:r w:rsidRPr="003A17E2">
        <w:t>Cailteux</w:t>
      </w:r>
      <w:proofErr w:type="spellEnd"/>
      <w:r w:rsidRPr="003A17E2">
        <w:t xml:space="preserve">, L. </w:t>
      </w:r>
      <w:proofErr w:type="spellStart"/>
      <w:r w:rsidRPr="003A17E2">
        <w:t>DeMong</w:t>
      </w:r>
      <w:proofErr w:type="spellEnd"/>
      <w:r w:rsidRPr="003A17E2">
        <w:t xml:space="preserve">, W. D. Horton, W. McClay, C. W. Thompson, and G. J. </w:t>
      </w:r>
      <w:proofErr w:type="spellStart"/>
      <w:r w:rsidRPr="003A17E2">
        <w:t>Tichacek</w:t>
      </w:r>
      <w:proofErr w:type="spellEnd"/>
      <w:r w:rsidRPr="003A17E2">
        <w:t>, editors. 2000. Rotenone use in fisheries management. American Fisheries Society, Bethesda, Maryland.</w:t>
      </w:r>
    </w:p>
    <w:p w14:paraId="6639CFF0" w14:textId="77777777" w:rsidR="003A17E2" w:rsidRPr="003A17E2" w:rsidRDefault="003A17E2" w:rsidP="003A17E2">
      <w:pPr>
        <w:pStyle w:val="Bibliography"/>
      </w:pPr>
      <w:r w:rsidRPr="003A17E2">
        <w:t>Funk, J. L. 1974. Symposium on overharvest and management of Largemouth Bass in small impoundments. American Fisheries Society, North Central Division, Special Publication 3, Bethesda, Maryland.</w:t>
      </w:r>
    </w:p>
    <w:p w14:paraId="52EB1DF3" w14:textId="77777777" w:rsidR="003A17E2" w:rsidRPr="003A17E2" w:rsidRDefault="003A17E2" w:rsidP="003A17E2">
      <w:pPr>
        <w:pStyle w:val="Bibliography"/>
      </w:pPr>
      <w:proofErr w:type="spellStart"/>
      <w:r w:rsidRPr="003A17E2">
        <w:t>Gabelhouse</w:t>
      </w:r>
      <w:proofErr w:type="spellEnd"/>
      <w:r w:rsidRPr="003A17E2">
        <w:t>, D. W. 1987. Responses of Largemouth Bass and Bluegills to removal of surplus Largemouth Bass from a Kansas pond. North American Journal of Fisheries Management 7(1):81–90.</w:t>
      </w:r>
    </w:p>
    <w:p w14:paraId="20E8E578" w14:textId="77777777" w:rsidR="003A17E2" w:rsidRPr="003A17E2" w:rsidRDefault="003A17E2" w:rsidP="003A17E2">
      <w:pPr>
        <w:pStyle w:val="Bibliography"/>
      </w:pPr>
      <w:r w:rsidRPr="003A17E2">
        <w:t xml:space="preserve">Garvey, J., R. Stein, R. Wright, and M. </w:t>
      </w:r>
      <w:proofErr w:type="spellStart"/>
      <w:r w:rsidRPr="003A17E2">
        <w:t>Bremigan</w:t>
      </w:r>
      <w:proofErr w:type="spellEnd"/>
      <w:r w:rsidRPr="003A17E2">
        <w:t xml:space="preserve">.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21B7FF8B" w14:textId="77777777" w:rsidR="003A17E2" w:rsidRPr="003A17E2" w:rsidRDefault="003A17E2" w:rsidP="003A17E2">
      <w:pPr>
        <w:pStyle w:val="Bibliography"/>
      </w:pPr>
      <w:proofErr w:type="spellStart"/>
      <w:r w:rsidRPr="003A17E2">
        <w:lastRenderedPageBreak/>
        <w:t>Geihsler</w:t>
      </w:r>
      <w:proofErr w:type="spellEnd"/>
      <w:r w:rsidRPr="003A17E2">
        <w:t>, M. R., and D. R. Holder. 1983. Status of fish populations in Georgia ponds 1‐4 years after stocking. North American Journal of Fisheries Management 3(2):189–196.</w:t>
      </w:r>
    </w:p>
    <w:p w14:paraId="2AD32DE5" w14:textId="77777777" w:rsidR="003A17E2" w:rsidRPr="003A17E2" w:rsidRDefault="003A17E2" w:rsidP="003A17E2">
      <w:pPr>
        <w:pStyle w:val="Bibliography"/>
      </w:pPr>
      <w:r w:rsidRPr="003A17E2">
        <w:t>Guy, C. S., and D. W. Willis. 1990. Structural relationships of Largemouth Bass and Bluegill populations in South Dakota ponds. North American Journal of Fisheries Management 10(3):338–343.</w:t>
      </w:r>
    </w:p>
    <w:p w14:paraId="02947F17" w14:textId="77777777" w:rsidR="003A17E2" w:rsidRPr="003A17E2" w:rsidRDefault="003A17E2" w:rsidP="003A17E2">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15DC411E" w14:textId="77777777" w:rsidR="003A17E2" w:rsidRPr="003A17E2" w:rsidRDefault="003A17E2" w:rsidP="003A17E2">
      <w:pPr>
        <w:pStyle w:val="Bibliography"/>
      </w:pPr>
      <w:proofErr w:type="spellStart"/>
      <w:r w:rsidRPr="003A17E2">
        <w:t>Hangsleben</w:t>
      </w:r>
      <w:proofErr w:type="spellEnd"/>
      <w:r w:rsidRPr="003A17E2">
        <w:t>, M. A., M. S. Allen, and D. C. Gwinn. 2013. Evaluation of electrofishing catch per unit effort for indexing fish abundance in Florida Lakes. Transactions of the American Fisheries Society 142(1):247–256.</w:t>
      </w:r>
    </w:p>
    <w:p w14:paraId="3DBAD260" w14:textId="77777777" w:rsidR="003A17E2" w:rsidRPr="003A17E2" w:rsidRDefault="003A17E2" w:rsidP="003A17E2">
      <w:pPr>
        <w:pStyle w:val="Bibliography"/>
      </w:pPr>
      <w:r w:rsidRPr="003A17E2">
        <w:t>Heath, M. R. 1992. Field investigations of the early life stages of marine fish. Advances in Marine Biology 28:1–174.</w:t>
      </w:r>
    </w:p>
    <w:p w14:paraId="43257960" w14:textId="77777777" w:rsidR="003A17E2" w:rsidRPr="003A17E2" w:rsidRDefault="003A17E2" w:rsidP="003A17E2">
      <w:pPr>
        <w:pStyle w:val="Bibliography"/>
      </w:pPr>
      <w:r w:rsidRPr="003A17E2">
        <w:t>Jackson, J. R., and R. L. Noble. 1995. Selectivity of sampling methods for juvenile Largemouth Bass in assessments of recruitment processes. North American Journal of Fisheries Management 15(2):408–418.</w:t>
      </w:r>
    </w:p>
    <w:p w14:paraId="0FAE432D" w14:textId="77777777" w:rsidR="003A17E2" w:rsidRPr="003A17E2" w:rsidRDefault="003A17E2" w:rsidP="003A17E2">
      <w:pPr>
        <w:pStyle w:val="Bibliography"/>
      </w:pPr>
      <w:r w:rsidRPr="003A17E2">
        <w:t>Kelso, W. E. 1983. Trophic overlap and competition among juvenile littoral fishes in Claytor Lake, Virginia. Doctoral dissertation. Virginia Polytechnic Institute and State University, Blacksburg, Virginia.</w:t>
      </w:r>
    </w:p>
    <w:p w14:paraId="2B53CD05" w14:textId="77777777" w:rsidR="003A17E2" w:rsidRPr="003A17E2" w:rsidRDefault="003A17E2" w:rsidP="003A17E2">
      <w:pPr>
        <w:pStyle w:val="Bibliography"/>
      </w:pPr>
      <w:r w:rsidRPr="003A17E2">
        <w:t>Kramer, R. H., and L. L. Smith. 1962. Formation of year classes in Largemouth Bass. Transactions of the American Fisheries Society 91(1):29–41.</w:t>
      </w:r>
    </w:p>
    <w:p w14:paraId="48ED1115" w14:textId="77777777" w:rsidR="003A17E2" w:rsidRPr="003A17E2" w:rsidRDefault="003A17E2" w:rsidP="003A17E2">
      <w:pPr>
        <w:pStyle w:val="Bibliography"/>
      </w:pPr>
      <w:proofErr w:type="spellStart"/>
      <w:r w:rsidRPr="003A17E2">
        <w:t>Laarman</w:t>
      </w:r>
      <w:proofErr w:type="spellEnd"/>
      <w:r w:rsidRPr="003A17E2">
        <w:t>, P. W., and J. C. Schneider. 2004. Maturity and fecundity of Largemouth Bass as a function of age and size. University of Michigan Library, Fisheries Research, Report 1931, Ann Arbor, Michigan.</w:t>
      </w:r>
    </w:p>
    <w:p w14:paraId="49B52B6B" w14:textId="77777777" w:rsidR="003A17E2" w:rsidRPr="003A17E2" w:rsidRDefault="003A17E2" w:rsidP="003A17E2">
      <w:pPr>
        <w:pStyle w:val="Bibliography"/>
      </w:pPr>
      <w:proofErr w:type="spellStart"/>
      <w:r w:rsidRPr="003A17E2">
        <w:t>Ludsin</w:t>
      </w:r>
      <w:proofErr w:type="spellEnd"/>
      <w:r w:rsidRPr="003A17E2">
        <w:t>, S. A., and D. R. DeVries. 1997. First-year recruitment of Largemouth Bass: the interdependency of early life stages. Ecological Applications 7(3):1024–1038.</w:t>
      </w:r>
    </w:p>
    <w:p w14:paraId="464F8B13" w14:textId="77777777" w:rsidR="003A17E2" w:rsidRPr="003A17E2" w:rsidRDefault="003A17E2" w:rsidP="003A17E2">
      <w:pPr>
        <w:pStyle w:val="Bibliography"/>
      </w:pPr>
      <w:r w:rsidRPr="003A17E2">
        <w:t>McClay, W. 2000. Rotenone use in North America (1988–1997). Fisheries 25(5):15–21.</w:t>
      </w:r>
    </w:p>
    <w:p w14:paraId="7497449F" w14:textId="77777777" w:rsidR="003A17E2" w:rsidRPr="003A17E2" w:rsidRDefault="003A17E2" w:rsidP="003A17E2">
      <w:pPr>
        <w:pStyle w:val="Bibliography"/>
      </w:pPr>
      <w:r w:rsidRPr="003A17E2">
        <w:t>McHugh, J. J. 1990. Responses of Bluegills and crappies to reduced abundance of Largemouth Bass in two Alabama impoundments. North American Journal of Fisheries Management 10(3):344–351.</w:t>
      </w:r>
    </w:p>
    <w:p w14:paraId="6A30771A" w14:textId="77777777" w:rsidR="003A17E2" w:rsidRPr="003A17E2" w:rsidRDefault="003A17E2" w:rsidP="003A17E2">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60561DA6" w14:textId="77777777" w:rsidR="003A17E2" w:rsidRPr="003A17E2" w:rsidRDefault="003A17E2" w:rsidP="003A17E2">
      <w:pPr>
        <w:pStyle w:val="Bibliography"/>
      </w:pPr>
      <w:r w:rsidRPr="003A17E2">
        <w:t>Miranda, L. E., and W. D. Hubbard. 1994b. Winter survival of age-0 Largemouth Bass relative to size, predators, and shelter. North American Journal of Fisheries Management 14(4):790–796.</w:t>
      </w:r>
    </w:p>
    <w:p w14:paraId="62BC5726" w14:textId="77777777" w:rsidR="003A17E2" w:rsidRPr="003A17E2" w:rsidRDefault="003A17E2" w:rsidP="003A17E2">
      <w:pPr>
        <w:pStyle w:val="Bibliography"/>
      </w:pPr>
      <w:r w:rsidRPr="003A17E2">
        <w:t>Moyle, P. B. 1976. Inland fishes of California. University of California Press, Berkeley, California.</w:t>
      </w:r>
    </w:p>
    <w:p w14:paraId="6E683195" w14:textId="77777777" w:rsidR="003A17E2" w:rsidRPr="003A17E2" w:rsidRDefault="003A17E2" w:rsidP="003A17E2">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2E4306BC" w14:textId="77777777" w:rsidR="003A17E2" w:rsidRPr="003A17E2" w:rsidRDefault="003A17E2" w:rsidP="003A17E2">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C661976" w14:textId="77777777" w:rsidR="003A17E2" w:rsidRPr="003A17E2" w:rsidRDefault="003A17E2" w:rsidP="003A17E2">
      <w:pPr>
        <w:pStyle w:val="Bibliography"/>
      </w:pPr>
      <w:r w:rsidRPr="003A17E2">
        <w:lastRenderedPageBreak/>
        <w:t>R Core Team. 2022. R: a language and environment for statistical computing. R Foundation for Statistical Computing, Vienna, Austria.</w:t>
      </w:r>
    </w:p>
    <w:p w14:paraId="53EBA26D" w14:textId="77777777" w:rsidR="003A17E2" w:rsidRPr="003A17E2" w:rsidRDefault="003A17E2" w:rsidP="003A17E2">
      <w:pPr>
        <w:pStyle w:val="Bibliography"/>
      </w:pPr>
      <w:r w:rsidRPr="003A17E2">
        <w:t xml:space="preserve">Renwick, W. H., S. V. Smith, J. D. Bartley, and R. W. </w:t>
      </w:r>
      <w:proofErr w:type="spellStart"/>
      <w:r w:rsidRPr="003A17E2">
        <w:t>Buddemeier</w:t>
      </w:r>
      <w:proofErr w:type="spellEnd"/>
      <w:r w:rsidRPr="003A17E2">
        <w:t>. 2005. The role of impoundments in the sediment budget of the conterminous United States. Geomorphology 71(1–2):99–111.</w:t>
      </w:r>
    </w:p>
    <w:p w14:paraId="11C31248" w14:textId="77777777" w:rsidR="003A17E2" w:rsidRPr="003A17E2" w:rsidRDefault="003A17E2" w:rsidP="003A17E2">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3A1101A" w14:textId="77777777" w:rsidR="003A17E2" w:rsidRPr="003A17E2" w:rsidRDefault="003A17E2" w:rsidP="003A17E2">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54F374E9" w14:textId="77777777" w:rsidR="003A17E2" w:rsidRPr="003A17E2" w:rsidRDefault="003A17E2" w:rsidP="003A17E2">
      <w:pPr>
        <w:pStyle w:val="Bibliography"/>
      </w:pPr>
      <w:r w:rsidRPr="003A17E2">
        <w:t xml:space="preserve">Rose, K. A., J. H. Cowan, K. O. </w:t>
      </w:r>
      <w:proofErr w:type="spellStart"/>
      <w:r w:rsidRPr="003A17E2">
        <w:t>Winemiller</w:t>
      </w:r>
      <w:proofErr w:type="spellEnd"/>
      <w:r w:rsidRPr="003A17E2">
        <w:t xml:space="preserve">, R. A. Myers, and R. </w:t>
      </w:r>
      <w:proofErr w:type="spellStart"/>
      <w:r w:rsidRPr="003A17E2">
        <w:t>Hilborn</w:t>
      </w:r>
      <w:proofErr w:type="spellEnd"/>
      <w:r w:rsidRPr="003A17E2">
        <w:t>. 2001. Compensatory density dependence in fish populations: importance, controversy, understanding and prognosis. Fish and Fisheries 2(4):293–327.</w:t>
      </w:r>
    </w:p>
    <w:p w14:paraId="1AD8E2B7" w14:textId="77777777" w:rsidR="003A17E2" w:rsidRPr="003A17E2" w:rsidRDefault="003A17E2" w:rsidP="003A17E2">
      <w:pPr>
        <w:pStyle w:val="Bibliography"/>
      </w:pPr>
      <w:r w:rsidRPr="003A17E2">
        <w:t xml:space="preserve">Sammons, S. M., and M. J. </w:t>
      </w:r>
      <w:proofErr w:type="spellStart"/>
      <w:r w:rsidRPr="003A17E2">
        <w:t>Maceina</w:t>
      </w:r>
      <w:proofErr w:type="spellEnd"/>
      <w:r w:rsidRPr="003A17E2">
        <w:t xml:space="preserve">.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0D7E58AE" w14:textId="77777777" w:rsidR="003A17E2" w:rsidRPr="003A17E2" w:rsidRDefault="003A17E2" w:rsidP="003A17E2">
      <w:pPr>
        <w:pStyle w:val="Bibliography"/>
      </w:pPr>
      <w:r w:rsidRPr="003A17E2">
        <w:t xml:space="preserve">Shelton, W. L., W. D. Davies, T. A. King, and T. J. Timmons. 1979. Variation in the growth of the initial year class of Largemouth Bass in West Point Reservoir, </w:t>
      </w:r>
      <w:proofErr w:type="gramStart"/>
      <w:r w:rsidRPr="003A17E2">
        <w:t>Alabama</w:t>
      </w:r>
      <w:proofErr w:type="gramEnd"/>
      <w:r w:rsidRPr="003A17E2">
        <w:t xml:space="preserve"> and Georgia. Transactions of the American Fisheries Society 108(2):142–149.</w:t>
      </w:r>
    </w:p>
    <w:p w14:paraId="431CC8A7" w14:textId="77777777" w:rsidR="003A17E2" w:rsidRPr="003A17E2" w:rsidRDefault="003A17E2" w:rsidP="003A17E2">
      <w:pPr>
        <w:pStyle w:val="Bibliography"/>
      </w:pPr>
      <w:proofErr w:type="spellStart"/>
      <w:r w:rsidRPr="003A17E2">
        <w:t>Shoup</w:t>
      </w:r>
      <w:proofErr w:type="spellEnd"/>
      <w:r w:rsidRPr="003A17E2">
        <w:t xml:space="preserve">, D. E., and C. R. </w:t>
      </w:r>
      <w:proofErr w:type="spellStart"/>
      <w:r w:rsidRPr="003A17E2">
        <w:t>Broderius</w:t>
      </w:r>
      <w:proofErr w:type="spellEnd"/>
      <w:r w:rsidRPr="003A17E2">
        <w:t>. 2018. Effects of vegetation density on the ontogeny to piscivory of juvenile Largemouth Bass. North American Journal of Fisheries Management 38(3):630–638.</w:t>
      </w:r>
    </w:p>
    <w:p w14:paraId="424A8669" w14:textId="77777777" w:rsidR="003A17E2" w:rsidRPr="003A17E2" w:rsidRDefault="003A17E2" w:rsidP="003A17E2">
      <w:pPr>
        <w:pStyle w:val="Bibliography"/>
      </w:pPr>
      <w:r w:rsidRPr="003A17E2">
        <w:t>Smith, S. L. 1976. Behavioral suppression of spawning in Largemouth Bass by interspecific competition for space within spawning areas. Transactions of the American Fisheries Society 105(6):682–685.</w:t>
      </w:r>
    </w:p>
    <w:p w14:paraId="40133885" w14:textId="77777777" w:rsidR="003A17E2" w:rsidRPr="003A17E2" w:rsidRDefault="003A17E2" w:rsidP="003A17E2">
      <w:pPr>
        <w:pStyle w:val="Bibliography"/>
      </w:pPr>
      <w:r w:rsidRPr="003A17E2">
        <w:t xml:space="preserve">Smitherman, R. O. 1975. Experimental species associations of basses in Alabama ponds. Pages 76–84 </w:t>
      </w:r>
      <w:r w:rsidRPr="003A17E2">
        <w:rPr>
          <w:i/>
          <w:iCs/>
        </w:rPr>
        <w:t>in</w:t>
      </w:r>
      <w:r w:rsidRPr="003A17E2">
        <w:t xml:space="preserve"> R. H. Stroud and H. </w:t>
      </w:r>
      <w:proofErr w:type="spellStart"/>
      <w:r w:rsidRPr="003A17E2">
        <w:t>Clepper</w:t>
      </w:r>
      <w:proofErr w:type="spellEnd"/>
      <w:r w:rsidRPr="003A17E2">
        <w:t>, editors. Black bass biology and management. Sport Fishing Institute, Washington, D.C., USA.</w:t>
      </w:r>
    </w:p>
    <w:p w14:paraId="3C6C2002" w14:textId="77777777" w:rsidR="003A17E2" w:rsidRPr="003A17E2" w:rsidRDefault="003A17E2" w:rsidP="003A17E2">
      <w:pPr>
        <w:pStyle w:val="Bibliography"/>
      </w:pPr>
      <w:r w:rsidRPr="003A17E2">
        <w:t>Stewart-Oaten, A., W. W. Murdoch, and K. R. Parker. 1986. Environmental impact assessment: “pseudoreplication” in time? Ecology 67(4):929–940.</w:t>
      </w:r>
    </w:p>
    <w:p w14:paraId="1B14B077" w14:textId="77777777" w:rsidR="003A17E2" w:rsidRPr="003A17E2" w:rsidRDefault="003A17E2" w:rsidP="003A17E2">
      <w:pPr>
        <w:pStyle w:val="Bibliography"/>
      </w:pPr>
      <w:r w:rsidRPr="003A17E2">
        <w:t>Swingle, H. S. 1950. Relationships and dynamics of balanced and unbalanced fish populations. Alabama Agricultural Experiment Station Bulletin, Alabama Polytechnical Institute, Auburn.</w:t>
      </w:r>
    </w:p>
    <w:p w14:paraId="03C28081" w14:textId="77777777" w:rsidR="003A17E2" w:rsidRPr="003A17E2" w:rsidRDefault="003A17E2" w:rsidP="003A17E2">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57C87BFA" w14:textId="77777777" w:rsidR="003A17E2" w:rsidRPr="003A17E2" w:rsidRDefault="003A17E2" w:rsidP="003A17E2">
      <w:pPr>
        <w:pStyle w:val="Bibliography"/>
      </w:pPr>
      <w:r w:rsidRPr="003A17E2">
        <w:t>Swingle, H. S., and E. V. Smith. 1942. The management of ponds with stunted fish populations. Transactions of the American Fisheries Society 71(1):102–105.</w:t>
      </w:r>
    </w:p>
    <w:p w14:paraId="4148F89E" w14:textId="77777777" w:rsidR="003A17E2" w:rsidRPr="003A17E2" w:rsidRDefault="003A17E2" w:rsidP="003A17E2">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2776943A" w14:textId="77777777" w:rsidR="003A17E2" w:rsidRPr="003A17E2" w:rsidRDefault="003A17E2" w:rsidP="003A17E2">
      <w:pPr>
        <w:pStyle w:val="Bibliography"/>
      </w:pPr>
      <w:r w:rsidRPr="003A17E2">
        <w:t>Werner, E. E. 1977. Species packing and niche complementarity in three sunfishes. The American Naturalist 111(979):553–578.</w:t>
      </w:r>
    </w:p>
    <w:p w14:paraId="0B212BD9" w14:textId="77777777" w:rsidR="003A17E2" w:rsidRPr="003A17E2" w:rsidRDefault="003A17E2" w:rsidP="003A17E2">
      <w:pPr>
        <w:pStyle w:val="Bibliography"/>
      </w:pPr>
      <w:r w:rsidRPr="003A17E2">
        <w:t>Werner, E. E., and D. J. Hall. 1988. Ontogenetic habitat shifts in Bluegill: the foraging rate-predation risk trade-off. Ecology 69(5):1352–1366.</w:t>
      </w:r>
    </w:p>
    <w:p w14:paraId="129BCED8" w14:textId="77777777" w:rsidR="003A17E2" w:rsidRPr="003A17E2" w:rsidRDefault="003A17E2" w:rsidP="003A17E2">
      <w:pPr>
        <w:pStyle w:val="Bibliography"/>
      </w:pPr>
      <w:r w:rsidRPr="003A17E2">
        <w:lastRenderedPageBreak/>
        <w:t xml:space="preserve">Willis, D. W., R. D. Lusk, and J. W. </w:t>
      </w:r>
      <w:proofErr w:type="spellStart"/>
      <w:r w:rsidRPr="003A17E2">
        <w:t>Slipke</w:t>
      </w:r>
      <w:proofErr w:type="spellEnd"/>
      <w:r w:rsidRPr="003A17E2">
        <w:t xml:space="preserv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E5AF1FB" w14:textId="77777777" w:rsidR="003A17E2" w:rsidRPr="003A17E2" w:rsidRDefault="003A17E2" w:rsidP="003A17E2">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02022F43" w14:textId="77777777" w:rsidR="003A17E2" w:rsidRPr="003A17E2" w:rsidRDefault="003A17E2" w:rsidP="003A17E2">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28DBC13B" w14:textId="77777777" w:rsidR="003A17E2" w:rsidRPr="003A17E2" w:rsidRDefault="003A17E2" w:rsidP="003A17E2">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190CE81" w14:textId="77777777" w:rsidR="003A17E2" w:rsidRPr="003A17E2" w:rsidRDefault="003A17E2" w:rsidP="003A17E2">
      <w:pPr>
        <w:pStyle w:val="Bibliography"/>
      </w:pPr>
      <w:proofErr w:type="spellStart"/>
      <w:r w:rsidRPr="003A17E2">
        <w:t>Zweiacker</w:t>
      </w:r>
      <w:proofErr w:type="spellEnd"/>
      <w:r w:rsidRPr="003A17E2">
        <w:t xml:space="preserve">, P. L., and R. C. </w:t>
      </w:r>
      <w:proofErr w:type="spellStart"/>
      <w:r w:rsidRPr="003A17E2">
        <w:t>Summerfelt</w:t>
      </w:r>
      <w:proofErr w:type="spellEnd"/>
      <w:r w:rsidRPr="003A17E2">
        <w:t xml:space="preserve">. 1974. Seasonal variation in food and diet periodicity in feeding of northern Largemouth Bass, </w:t>
      </w:r>
      <w:r w:rsidRPr="003A17E2">
        <w:rPr>
          <w:i/>
          <w:iCs/>
        </w:rPr>
        <w:t>Micropterus salmoides</w:t>
      </w:r>
      <w:r w:rsidRPr="003A17E2">
        <w:t xml:space="preserve"> (</w:t>
      </w:r>
      <w:proofErr w:type="spellStart"/>
      <w:r w:rsidRPr="003A17E2">
        <w:t>Lacepede</w:t>
      </w:r>
      <w:proofErr w:type="spellEnd"/>
      <w:r w:rsidRPr="003A17E2">
        <w:t>) in an Oklahoma reservoir. Proceedings of the Annual Conference of the Southeastern Association of Game and Fish Commissioners 27:579–591.</w:t>
      </w:r>
    </w:p>
    <w:p w14:paraId="6AF50E74" w14:textId="1B4FE5CE" w:rsidR="00C864A4" w:rsidRDefault="00C864A4" w:rsidP="00C864A4">
      <w:pPr>
        <w:spacing w:line="480" w:lineRule="auto"/>
      </w:pPr>
      <w:r>
        <w:fldChar w:fldCharType="end"/>
      </w:r>
    </w:p>
    <w:p w14:paraId="3664735F" w14:textId="46AACF7D" w:rsidR="003A17E2" w:rsidRDefault="003A17E2">
      <w:r>
        <w:br w:type="page"/>
      </w:r>
    </w:p>
    <w:p w14:paraId="5E3C0E77" w14:textId="6274D035" w:rsidR="003A17E2" w:rsidRDefault="003A17E2" w:rsidP="00C864A4">
      <w:pPr>
        <w:spacing w:line="480" w:lineRule="auto"/>
      </w:pPr>
      <w:r>
        <w:lastRenderedPageBreak/>
        <w:t>[A]Tables</w:t>
      </w:r>
    </w:p>
    <w:p w14:paraId="577C3B24" w14:textId="77777777" w:rsidR="003A17E2" w:rsidRPr="001E50BC" w:rsidRDefault="003A17E2" w:rsidP="003A17E2">
      <w:pPr>
        <w:tabs>
          <w:tab w:val="left" w:pos="920"/>
        </w:tabs>
        <w:spacing w:line="480" w:lineRule="auto"/>
      </w:pPr>
      <w:r w:rsidRPr="001E50BC">
        <w:t>Table 1.</w:t>
      </w:r>
    </w:p>
    <w:p w14:paraId="53F5AB12" w14:textId="77777777" w:rsidR="003A17E2" w:rsidRPr="001E50BC" w:rsidRDefault="003A17E2" w:rsidP="003A17E2">
      <w:pPr>
        <w:tabs>
          <w:tab w:val="left" w:pos="920"/>
        </w:tabs>
        <w:spacing w:line="480" w:lineRule="auto"/>
      </w:pPr>
      <w:r w:rsidRPr="001E50BC">
        <w:t>Impoundments sampled, surface area (ha), years of spring electrofishing, and year(s) of shoreline rotenone application, if any (</w:t>
      </w:r>
      <w:r>
        <w:t>c.f.</w:t>
      </w:r>
      <w:r w:rsidRPr="001E50BC">
        <w:t>,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3A17E2" w:rsidRPr="001E50BC" w14:paraId="25129D1F" w14:textId="77777777" w:rsidTr="0008282E">
        <w:trPr>
          <w:trHeight w:val="314"/>
        </w:trPr>
        <w:tc>
          <w:tcPr>
            <w:tcW w:w="2965" w:type="dxa"/>
            <w:tcBorders>
              <w:top w:val="single" w:sz="4" w:space="0" w:color="auto"/>
              <w:bottom w:val="single" w:sz="4" w:space="0" w:color="auto"/>
            </w:tcBorders>
          </w:tcPr>
          <w:p w14:paraId="12B0A6F6" w14:textId="77777777" w:rsidR="003A17E2" w:rsidRPr="001E50BC" w:rsidRDefault="003A17E2" w:rsidP="0008282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E01E18B" w14:textId="77777777" w:rsidR="003A17E2" w:rsidRPr="001E50BC" w:rsidRDefault="003A17E2" w:rsidP="0008282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4936517C" w14:textId="77777777" w:rsidR="003A17E2" w:rsidRPr="001E50BC" w:rsidRDefault="003A17E2" w:rsidP="0008282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E088" w14:textId="77777777" w:rsidR="003A17E2" w:rsidRPr="001E50BC" w:rsidRDefault="003A17E2" w:rsidP="0008282E">
            <w:pPr>
              <w:spacing w:line="480" w:lineRule="auto"/>
              <w:jc w:val="center"/>
              <w:rPr>
                <w:sz w:val="22"/>
                <w:szCs w:val="22"/>
              </w:rPr>
            </w:pPr>
            <w:r w:rsidRPr="001E50BC">
              <w:rPr>
                <w:sz w:val="22"/>
                <w:szCs w:val="22"/>
              </w:rPr>
              <w:t>Year(s) Treated</w:t>
            </w:r>
          </w:p>
        </w:tc>
      </w:tr>
      <w:tr w:rsidR="003A17E2" w:rsidRPr="001E50BC" w14:paraId="6F6691FE" w14:textId="77777777" w:rsidTr="0008282E">
        <w:tc>
          <w:tcPr>
            <w:tcW w:w="2965" w:type="dxa"/>
            <w:tcBorders>
              <w:top w:val="single" w:sz="4" w:space="0" w:color="auto"/>
            </w:tcBorders>
          </w:tcPr>
          <w:p w14:paraId="56226E53" w14:textId="77777777" w:rsidR="003A17E2" w:rsidRPr="001E50BC" w:rsidRDefault="003A17E2" w:rsidP="0008282E">
            <w:pPr>
              <w:spacing w:line="480" w:lineRule="auto"/>
              <w:rPr>
                <w:sz w:val="22"/>
                <w:szCs w:val="22"/>
              </w:rPr>
            </w:pPr>
            <w:r w:rsidRPr="001E50BC">
              <w:rPr>
                <w:sz w:val="22"/>
                <w:szCs w:val="22"/>
              </w:rPr>
              <w:t>Lee County Lake</w:t>
            </w:r>
          </w:p>
        </w:tc>
        <w:tc>
          <w:tcPr>
            <w:tcW w:w="1260" w:type="dxa"/>
            <w:tcBorders>
              <w:top w:val="single" w:sz="4" w:space="0" w:color="auto"/>
            </w:tcBorders>
          </w:tcPr>
          <w:p w14:paraId="01EF4B9C" w14:textId="77777777" w:rsidR="003A17E2" w:rsidRPr="001E50BC" w:rsidRDefault="003A17E2" w:rsidP="0008282E">
            <w:pPr>
              <w:spacing w:line="480" w:lineRule="auto"/>
              <w:jc w:val="center"/>
              <w:rPr>
                <w:sz w:val="22"/>
                <w:szCs w:val="22"/>
              </w:rPr>
            </w:pPr>
            <w:r w:rsidRPr="001E50BC">
              <w:rPr>
                <w:sz w:val="22"/>
                <w:szCs w:val="22"/>
              </w:rPr>
              <w:t>48</w:t>
            </w:r>
          </w:p>
        </w:tc>
        <w:tc>
          <w:tcPr>
            <w:tcW w:w="2250" w:type="dxa"/>
            <w:tcBorders>
              <w:top w:val="single" w:sz="4" w:space="0" w:color="auto"/>
            </w:tcBorders>
          </w:tcPr>
          <w:p w14:paraId="543450E6"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Borders>
              <w:top w:val="single" w:sz="4" w:space="0" w:color="auto"/>
            </w:tcBorders>
          </w:tcPr>
          <w:p w14:paraId="76106E5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284370CB" w14:textId="77777777" w:rsidTr="0008282E">
        <w:tc>
          <w:tcPr>
            <w:tcW w:w="2965" w:type="dxa"/>
          </w:tcPr>
          <w:p w14:paraId="4CFB9DB5" w14:textId="77777777" w:rsidR="003A17E2" w:rsidRPr="001E50BC" w:rsidRDefault="003A17E2" w:rsidP="0008282E">
            <w:pPr>
              <w:spacing w:line="480" w:lineRule="auto"/>
              <w:rPr>
                <w:sz w:val="22"/>
                <w:szCs w:val="22"/>
              </w:rPr>
            </w:pPr>
            <w:r w:rsidRPr="001E50BC">
              <w:rPr>
                <w:sz w:val="22"/>
                <w:szCs w:val="22"/>
              </w:rPr>
              <w:t>Anderson</w:t>
            </w:r>
          </w:p>
        </w:tc>
        <w:tc>
          <w:tcPr>
            <w:tcW w:w="1260" w:type="dxa"/>
          </w:tcPr>
          <w:p w14:paraId="6BDDF9E6" w14:textId="77777777" w:rsidR="003A17E2" w:rsidRPr="001E50BC" w:rsidRDefault="003A17E2" w:rsidP="0008282E">
            <w:pPr>
              <w:spacing w:line="480" w:lineRule="auto"/>
              <w:jc w:val="center"/>
              <w:rPr>
                <w:sz w:val="22"/>
                <w:szCs w:val="22"/>
              </w:rPr>
            </w:pPr>
            <w:r w:rsidRPr="001E50BC">
              <w:rPr>
                <w:sz w:val="22"/>
                <w:szCs w:val="22"/>
              </w:rPr>
              <w:t>2.8</w:t>
            </w:r>
          </w:p>
        </w:tc>
        <w:tc>
          <w:tcPr>
            <w:tcW w:w="2250" w:type="dxa"/>
          </w:tcPr>
          <w:p w14:paraId="3DC8E1E5"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5E8ED30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1C405C7" w14:textId="77777777" w:rsidTr="0008282E">
        <w:tc>
          <w:tcPr>
            <w:tcW w:w="2965" w:type="dxa"/>
          </w:tcPr>
          <w:p w14:paraId="3E4AD1C5" w14:textId="77777777" w:rsidR="003A17E2" w:rsidRPr="001E50BC" w:rsidRDefault="003A17E2" w:rsidP="0008282E">
            <w:pPr>
              <w:spacing w:line="480" w:lineRule="auto"/>
              <w:rPr>
                <w:sz w:val="22"/>
                <w:szCs w:val="22"/>
              </w:rPr>
            </w:pPr>
            <w:r w:rsidRPr="001E50BC">
              <w:rPr>
                <w:sz w:val="22"/>
                <w:szCs w:val="22"/>
              </w:rPr>
              <w:t>Barbour County Lake</w:t>
            </w:r>
          </w:p>
        </w:tc>
        <w:tc>
          <w:tcPr>
            <w:tcW w:w="1260" w:type="dxa"/>
          </w:tcPr>
          <w:p w14:paraId="575E4AFB"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576F65E9"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7A5769B"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4A19436A" w14:textId="77777777" w:rsidTr="0008282E">
        <w:tc>
          <w:tcPr>
            <w:tcW w:w="2965" w:type="dxa"/>
          </w:tcPr>
          <w:p w14:paraId="681E8B97" w14:textId="77777777" w:rsidR="003A17E2" w:rsidRPr="001E50BC" w:rsidRDefault="003A17E2" w:rsidP="0008282E">
            <w:pPr>
              <w:spacing w:line="480" w:lineRule="auto"/>
              <w:rPr>
                <w:sz w:val="22"/>
                <w:szCs w:val="22"/>
              </w:rPr>
            </w:pPr>
            <w:r w:rsidRPr="001E50BC">
              <w:rPr>
                <w:sz w:val="22"/>
                <w:szCs w:val="22"/>
              </w:rPr>
              <w:t>Washington County Lake</w:t>
            </w:r>
          </w:p>
        </w:tc>
        <w:tc>
          <w:tcPr>
            <w:tcW w:w="1260" w:type="dxa"/>
          </w:tcPr>
          <w:p w14:paraId="76DE1A0F" w14:textId="77777777" w:rsidR="003A17E2" w:rsidRPr="001E50BC" w:rsidRDefault="003A17E2" w:rsidP="0008282E">
            <w:pPr>
              <w:spacing w:line="480" w:lineRule="auto"/>
              <w:jc w:val="center"/>
              <w:rPr>
                <w:sz w:val="22"/>
                <w:szCs w:val="22"/>
              </w:rPr>
            </w:pPr>
            <w:r w:rsidRPr="001E50BC">
              <w:rPr>
                <w:sz w:val="22"/>
                <w:szCs w:val="22"/>
              </w:rPr>
              <w:t>38</w:t>
            </w:r>
          </w:p>
        </w:tc>
        <w:tc>
          <w:tcPr>
            <w:tcW w:w="2250" w:type="dxa"/>
          </w:tcPr>
          <w:p w14:paraId="419ABB78"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816B48C"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6A22467D" w14:textId="77777777" w:rsidTr="0008282E">
        <w:tc>
          <w:tcPr>
            <w:tcW w:w="2965" w:type="dxa"/>
          </w:tcPr>
          <w:p w14:paraId="463C0A35" w14:textId="77777777" w:rsidR="003A17E2" w:rsidRPr="001E50BC" w:rsidRDefault="003A17E2" w:rsidP="0008282E">
            <w:pPr>
              <w:spacing w:line="480" w:lineRule="auto"/>
              <w:rPr>
                <w:sz w:val="22"/>
                <w:szCs w:val="22"/>
              </w:rPr>
            </w:pPr>
            <w:r w:rsidRPr="001E50BC">
              <w:rPr>
                <w:sz w:val="22"/>
                <w:szCs w:val="22"/>
              </w:rPr>
              <w:t>Dale County Lake</w:t>
            </w:r>
          </w:p>
        </w:tc>
        <w:tc>
          <w:tcPr>
            <w:tcW w:w="1260" w:type="dxa"/>
          </w:tcPr>
          <w:p w14:paraId="08605EC9" w14:textId="77777777" w:rsidR="003A17E2" w:rsidRPr="001E50BC" w:rsidRDefault="003A17E2" w:rsidP="0008282E">
            <w:pPr>
              <w:spacing w:line="480" w:lineRule="auto"/>
              <w:jc w:val="center"/>
              <w:rPr>
                <w:sz w:val="22"/>
                <w:szCs w:val="22"/>
              </w:rPr>
            </w:pPr>
            <w:r w:rsidRPr="001E50BC">
              <w:rPr>
                <w:sz w:val="22"/>
                <w:szCs w:val="22"/>
              </w:rPr>
              <w:t>36</w:t>
            </w:r>
          </w:p>
        </w:tc>
        <w:tc>
          <w:tcPr>
            <w:tcW w:w="2250" w:type="dxa"/>
          </w:tcPr>
          <w:p w14:paraId="7420FC17"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73EB9A"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790B2F2" w14:textId="77777777" w:rsidTr="0008282E">
        <w:trPr>
          <w:trHeight w:val="422"/>
        </w:trPr>
        <w:tc>
          <w:tcPr>
            <w:tcW w:w="2965" w:type="dxa"/>
          </w:tcPr>
          <w:p w14:paraId="3FF7178E" w14:textId="77777777" w:rsidR="003A17E2" w:rsidRPr="001E50BC" w:rsidRDefault="003A17E2" w:rsidP="0008282E">
            <w:pPr>
              <w:spacing w:line="480" w:lineRule="auto"/>
              <w:rPr>
                <w:sz w:val="22"/>
                <w:szCs w:val="22"/>
              </w:rPr>
            </w:pPr>
            <w:r w:rsidRPr="001E50BC">
              <w:rPr>
                <w:sz w:val="22"/>
                <w:szCs w:val="22"/>
              </w:rPr>
              <w:t>AE1</w:t>
            </w:r>
          </w:p>
        </w:tc>
        <w:tc>
          <w:tcPr>
            <w:tcW w:w="1260" w:type="dxa"/>
          </w:tcPr>
          <w:p w14:paraId="054F7CE1" w14:textId="77777777" w:rsidR="003A17E2" w:rsidRPr="001E50BC" w:rsidRDefault="003A17E2" w:rsidP="0008282E">
            <w:pPr>
              <w:spacing w:line="480" w:lineRule="auto"/>
              <w:jc w:val="center"/>
              <w:rPr>
                <w:sz w:val="22"/>
                <w:szCs w:val="22"/>
              </w:rPr>
            </w:pPr>
            <w:r w:rsidRPr="001E50BC">
              <w:rPr>
                <w:sz w:val="22"/>
                <w:szCs w:val="22"/>
              </w:rPr>
              <w:t>1.6</w:t>
            </w:r>
          </w:p>
        </w:tc>
        <w:tc>
          <w:tcPr>
            <w:tcW w:w="2250" w:type="dxa"/>
          </w:tcPr>
          <w:p w14:paraId="5576727E"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C1332C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D165FC3" w14:textId="77777777" w:rsidTr="0008282E">
        <w:tc>
          <w:tcPr>
            <w:tcW w:w="2965" w:type="dxa"/>
          </w:tcPr>
          <w:p w14:paraId="152DCAE7" w14:textId="77777777" w:rsidR="003A17E2" w:rsidRPr="001E50BC" w:rsidRDefault="003A17E2" w:rsidP="0008282E">
            <w:pPr>
              <w:spacing w:line="480" w:lineRule="auto"/>
              <w:rPr>
                <w:sz w:val="22"/>
                <w:szCs w:val="22"/>
              </w:rPr>
            </w:pPr>
            <w:r w:rsidRPr="001E50BC">
              <w:rPr>
                <w:sz w:val="22"/>
                <w:szCs w:val="22"/>
              </w:rPr>
              <w:t>Big Pit</w:t>
            </w:r>
          </w:p>
        </w:tc>
        <w:tc>
          <w:tcPr>
            <w:tcW w:w="1260" w:type="dxa"/>
          </w:tcPr>
          <w:p w14:paraId="18CDC35B" w14:textId="77777777" w:rsidR="003A17E2" w:rsidRPr="001E50BC" w:rsidRDefault="003A17E2" w:rsidP="0008282E">
            <w:pPr>
              <w:spacing w:line="480" w:lineRule="auto"/>
              <w:jc w:val="center"/>
              <w:rPr>
                <w:sz w:val="22"/>
                <w:szCs w:val="22"/>
              </w:rPr>
            </w:pPr>
            <w:r w:rsidRPr="001E50BC">
              <w:rPr>
                <w:sz w:val="22"/>
                <w:szCs w:val="22"/>
              </w:rPr>
              <w:t>11</w:t>
            </w:r>
          </w:p>
        </w:tc>
        <w:tc>
          <w:tcPr>
            <w:tcW w:w="2250" w:type="dxa"/>
          </w:tcPr>
          <w:p w14:paraId="28CC3FD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EB912E3"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752E01E1" w14:textId="77777777" w:rsidTr="0008282E">
        <w:tc>
          <w:tcPr>
            <w:tcW w:w="2965" w:type="dxa"/>
          </w:tcPr>
          <w:p w14:paraId="3E6498C0" w14:textId="77777777" w:rsidR="003A17E2" w:rsidRPr="001E50BC" w:rsidRDefault="003A17E2" w:rsidP="0008282E">
            <w:pPr>
              <w:spacing w:line="480" w:lineRule="auto"/>
              <w:rPr>
                <w:sz w:val="22"/>
                <w:szCs w:val="22"/>
              </w:rPr>
            </w:pPr>
            <w:r w:rsidRPr="001E50BC">
              <w:rPr>
                <w:sz w:val="22"/>
                <w:szCs w:val="22"/>
              </w:rPr>
              <w:t>FP3</w:t>
            </w:r>
          </w:p>
        </w:tc>
        <w:tc>
          <w:tcPr>
            <w:tcW w:w="1260" w:type="dxa"/>
          </w:tcPr>
          <w:p w14:paraId="3444E095" w14:textId="77777777" w:rsidR="003A17E2" w:rsidRPr="001E50BC" w:rsidRDefault="003A17E2" w:rsidP="0008282E">
            <w:pPr>
              <w:spacing w:line="480" w:lineRule="auto"/>
              <w:jc w:val="center"/>
              <w:rPr>
                <w:sz w:val="22"/>
                <w:szCs w:val="22"/>
              </w:rPr>
            </w:pPr>
            <w:r w:rsidRPr="001E50BC">
              <w:rPr>
                <w:sz w:val="22"/>
                <w:szCs w:val="22"/>
              </w:rPr>
              <w:t>0.7</w:t>
            </w:r>
          </w:p>
        </w:tc>
        <w:tc>
          <w:tcPr>
            <w:tcW w:w="2250" w:type="dxa"/>
          </w:tcPr>
          <w:p w14:paraId="51687E0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B6F050"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04E0685" w14:textId="77777777" w:rsidTr="0008282E">
        <w:tc>
          <w:tcPr>
            <w:tcW w:w="2965" w:type="dxa"/>
          </w:tcPr>
          <w:p w14:paraId="010B0642" w14:textId="77777777" w:rsidR="003A17E2" w:rsidRPr="001E50BC" w:rsidRDefault="003A17E2" w:rsidP="0008282E">
            <w:pPr>
              <w:spacing w:line="480" w:lineRule="auto"/>
              <w:rPr>
                <w:sz w:val="22"/>
                <w:szCs w:val="22"/>
              </w:rPr>
            </w:pPr>
            <w:r w:rsidRPr="001E50BC">
              <w:rPr>
                <w:sz w:val="22"/>
                <w:szCs w:val="22"/>
              </w:rPr>
              <w:t>Monroe County Lake</w:t>
            </w:r>
          </w:p>
        </w:tc>
        <w:tc>
          <w:tcPr>
            <w:tcW w:w="1260" w:type="dxa"/>
          </w:tcPr>
          <w:p w14:paraId="1EFBCCA6"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3CE6B86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A3CF9F4"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1E4A5822" w14:textId="77777777" w:rsidTr="0008282E">
        <w:tc>
          <w:tcPr>
            <w:tcW w:w="2965" w:type="dxa"/>
          </w:tcPr>
          <w:p w14:paraId="1C5CDFFB" w14:textId="77777777" w:rsidR="003A17E2" w:rsidRPr="001E50BC" w:rsidRDefault="003A17E2" w:rsidP="0008282E">
            <w:pPr>
              <w:spacing w:line="480" w:lineRule="auto"/>
              <w:rPr>
                <w:sz w:val="22"/>
                <w:szCs w:val="22"/>
              </w:rPr>
            </w:pPr>
            <w:r w:rsidRPr="001E50BC">
              <w:rPr>
                <w:sz w:val="22"/>
                <w:szCs w:val="22"/>
              </w:rPr>
              <w:t>Little Pit</w:t>
            </w:r>
          </w:p>
        </w:tc>
        <w:tc>
          <w:tcPr>
            <w:tcW w:w="1260" w:type="dxa"/>
          </w:tcPr>
          <w:p w14:paraId="3209547C"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2AFAEAA5"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088E5C"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63E190CC" w14:textId="77777777" w:rsidTr="0008282E">
        <w:tc>
          <w:tcPr>
            <w:tcW w:w="2965" w:type="dxa"/>
          </w:tcPr>
          <w:p w14:paraId="2523DBCE" w14:textId="77777777" w:rsidR="003A17E2" w:rsidRPr="001E50BC" w:rsidRDefault="003A17E2" w:rsidP="0008282E">
            <w:pPr>
              <w:spacing w:line="480" w:lineRule="auto"/>
              <w:rPr>
                <w:sz w:val="22"/>
                <w:szCs w:val="22"/>
              </w:rPr>
            </w:pPr>
            <w:r w:rsidRPr="001E50BC">
              <w:rPr>
                <w:sz w:val="22"/>
                <w:szCs w:val="22"/>
              </w:rPr>
              <w:t>S3</w:t>
            </w:r>
          </w:p>
        </w:tc>
        <w:tc>
          <w:tcPr>
            <w:tcW w:w="1260" w:type="dxa"/>
          </w:tcPr>
          <w:p w14:paraId="6BB4444D"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7DAD2F5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FDEFB3"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26D245C1" w14:textId="77777777" w:rsidTr="0008282E">
        <w:tc>
          <w:tcPr>
            <w:tcW w:w="2965" w:type="dxa"/>
          </w:tcPr>
          <w:p w14:paraId="5F7CDC2A" w14:textId="77777777" w:rsidR="003A17E2" w:rsidRPr="001E50BC" w:rsidRDefault="003A17E2" w:rsidP="0008282E">
            <w:pPr>
              <w:spacing w:line="480" w:lineRule="auto"/>
              <w:rPr>
                <w:sz w:val="22"/>
                <w:szCs w:val="22"/>
              </w:rPr>
            </w:pPr>
            <w:r w:rsidRPr="001E50BC">
              <w:rPr>
                <w:sz w:val="22"/>
                <w:szCs w:val="22"/>
              </w:rPr>
              <w:t>Horseshoe</w:t>
            </w:r>
          </w:p>
        </w:tc>
        <w:tc>
          <w:tcPr>
            <w:tcW w:w="1260" w:type="dxa"/>
          </w:tcPr>
          <w:p w14:paraId="54173357" w14:textId="77777777" w:rsidR="003A17E2" w:rsidRPr="001E50BC" w:rsidRDefault="003A17E2" w:rsidP="0008282E">
            <w:pPr>
              <w:spacing w:line="480" w:lineRule="auto"/>
              <w:jc w:val="center"/>
              <w:rPr>
                <w:sz w:val="22"/>
                <w:szCs w:val="22"/>
              </w:rPr>
            </w:pPr>
            <w:r w:rsidRPr="001E50BC">
              <w:rPr>
                <w:sz w:val="22"/>
                <w:szCs w:val="22"/>
              </w:rPr>
              <w:t>1.3</w:t>
            </w:r>
          </w:p>
        </w:tc>
        <w:tc>
          <w:tcPr>
            <w:tcW w:w="2250" w:type="dxa"/>
          </w:tcPr>
          <w:p w14:paraId="191962A8"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DEA7688"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4421AE20" w14:textId="77777777" w:rsidTr="0008282E">
        <w:tc>
          <w:tcPr>
            <w:tcW w:w="2965" w:type="dxa"/>
          </w:tcPr>
          <w:p w14:paraId="6BCACAD0" w14:textId="3B916430"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3</w:t>
            </w:r>
          </w:p>
        </w:tc>
        <w:tc>
          <w:tcPr>
            <w:tcW w:w="1260" w:type="dxa"/>
          </w:tcPr>
          <w:p w14:paraId="5DD37543" w14:textId="77777777" w:rsidR="003A17E2" w:rsidRPr="001E50BC" w:rsidRDefault="003A17E2" w:rsidP="0008282E">
            <w:pPr>
              <w:spacing w:line="480" w:lineRule="auto"/>
              <w:jc w:val="center"/>
              <w:rPr>
                <w:sz w:val="22"/>
                <w:szCs w:val="22"/>
              </w:rPr>
            </w:pPr>
            <w:r w:rsidRPr="001E50BC">
              <w:rPr>
                <w:sz w:val="22"/>
                <w:szCs w:val="22"/>
              </w:rPr>
              <w:t>8.8</w:t>
            </w:r>
          </w:p>
        </w:tc>
        <w:tc>
          <w:tcPr>
            <w:tcW w:w="2250" w:type="dxa"/>
          </w:tcPr>
          <w:p w14:paraId="1446742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6DE34D84"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CCF9C2B" w14:textId="77777777" w:rsidTr="0008282E">
        <w:tc>
          <w:tcPr>
            <w:tcW w:w="2965" w:type="dxa"/>
          </w:tcPr>
          <w:p w14:paraId="5B21CE20" w14:textId="77777777" w:rsidR="003A17E2" w:rsidRPr="001E50BC" w:rsidRDefault="003A17E2" w:rsidP="0008282E">
            <w:pPr>
              <w:spacing w:line="480" w:lineRule="auto"/>
              <w:rPr>
                <w:sz w:val="22"/>
                <w:szCs w:val="22"/>
              </w:rPr>
            </w:pPr>
            <w:r w:rsidRPr="001E50BC">
              <w:rPr>
                <w:sz w:val="22"/>
                <w:szCs w:val="22"/>
              </w:rPr>
              <w:t>Meriwether</w:t>
            </w:r>
          </w:p>
        </w:tc>
        <w:tc>
          <w:tcPr>
            <w:tcW w:w="1260" w:type="dxa"/>
          </w:tcPr>
          <w:p w14:paraId="3AED8CEC"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464417C5"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D50B8D5"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F7DF928" w14:textId="77777777" w:rsidTr="0008282E">
        <w:tc>
          <w:tcPr>
            <w:tcW w:w="2965" w:type="dxa"/>
          </w:tcPr>
          <w:p w14:paraId="23A700D4" w14:textId="77777777" w:rsidR="003A17E2" w:rsidRPr="001E50BC" w:rsidRDefault="003A17E2" w:rsidP="0008282E">
            <w:pPr>
              <w:spacing w:line="480" w:lineRule="auto"/>
              <w:rPr>
                <w:sz w:val="22"/>
                <w:szCs w:val="22"/>
              </w:rPr>
            </w:pPr>
            <w:r w:rsidRPr="001E50BC">
              <w:rPr>
                <w:sz w:val="22"/>
                <w:szCs w:val="22"/>
              </w:rPr>
              <w:t>Williams</w:t>
            </w:r>
          </w:p>
        </w:tc>
        <w:tc>
          <w:tcPr>
            <w:tcW w:w="1260" w:type="dxa"/>
          </w:tcPr>
          <w:p w14:paraId="58D78B5F" w14:textId="77777777" w:rsidR="003A17E2" w:rsidRPr="001E50BC" w:rsidRDefault="003A17E2" w:rsidP="0008282E">
            <w:pPr>
              <w:spacing w:line="480" w:lineRule="auto"/>
              <w:jc w:val="center"/>
              <w:rPr>
                <w:sz w:val="22"/>
                <w:szCs w:val="22"/>
              </w:rPr>
            </w:pPr>
            <w:r w:rsidRPr="001E50BC">
              <w:rPr>
                <w:sz w:val="22"/>
                <w:szCs w:val="22"/>
              </w:rPr>
              <w:t>3.3</w:t>
            </w:r>
          </w:p>
        </w:tc>
        <w:tc>
          <w:tcPr>
            <w:tcW w:w="2250" w:type="dxa"/>
          </w:tcPr>
          <w:p w14:paraId="600AAAD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14496A41"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904F001" w14:textId="77777777" w:rsidTr="0008282E">
        <w:tc>
          <w:tcPr>
            <w:tcW w:w="2965" w:type="dxa"/>
          </w:tcPr>
          <w:p w14:paraId="7ECC608C" w14:textId="77777777" w:rsidR="003A17E2" w:rsidRPr="001E50BC" w:rsidRDefault="003A17E2" w:rsidP="0008282E">
            <w:pPr>
              <w:spacing w:line="480" w:lineRule="auto"/>
              <w:rPr>
                <w:sz w:val="22"/>
                <w:szCs w:val="22"/>
              </w:rPr>
            </w:pPr>
            <w:r w:rsidRPr="001E50BC">
              <w:rPr>
                <w:sz w:val="22"/>
                <w:szCs w:val="22"/>
              </w:rPr>
              <w:t>Promise</w:t>
            </w:r>
          </w:p>
        </w:tc>
        <w:tc>
          <w:tcPr>
            <w:tcW w:w="1260" w:type="dxa"/>
          </w:tcPr>
          <w:p w14:paraId="01A0E615" w14:textId="77777777" w:rsidR="003A17E2" w:rsidRPr="001E50BC" w:rsidRDefault="003A17E2" w:rsidP="0008282E">
            <w:pPr>
              <w:spacing w:line="480" w:lineRule="auto"/>
              <w:jc w:val="center"/>
              <w:rPr>
                <w:sz w:val="22"/>
                <w:szCs w:val="22"/>
              </w:rPr>
            </w:pPr>
            <w:r w:rsidRPr="001E50BC">
              <w:rPr>
                <w:sz w:val="22"/>
                <w:szCs w:val="22"/>
              </w:rPr>
              <w:t>1.9</w:t>
            </w:r>
          </w:p>
        </w:tc>
        <w:tc>
          <w:tcPr>
            <w:tcW w:w="2250" w:type="dxa"/>
          </w:tcPr>
          <w:p w14:paraId="14A753A0"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23FEA1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C53B8CE" w14:textId="77777777" w:rsidTr="0008282E">
        <w:tc>
          <w:tcPr>
            <w:tcW w:w="2965" w:type="dxa"/>
          </w:tcPr>
          <w:p w14:paraId="6D781EAB" w14:textId="53BD5DC7"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1</w:t>
            </w:r>
          </w:p>
        </w:tc>
        <w:tc>
          <w:tcPr>
            <w:tcW w:w="1260" w:type="dxa"/>
          </w:tcPr>
          <w:p w14:paraId="343D6AD3" w14:textId="77777777" w:rsidR="003A17E2" w:rsidRPr="001E50BC" w:rsidRDefault="003A17E2" w:rsidP="0008282E">
            <w:pPr>
              <w:spacing w:line="480" w:lineRule="auto"/>
              <w:jc w:val="center"/>
              <w:rPr>
                <w:sz w:val="22"/>
                <w:szCs w:val="22"/>
              </w:rPr>
            </w:pPr>
            <w:r w:rsidRPr="001E50BC">
              <w:rPr>
                <w:sz w:val="22"/>
                <w:szCs w:val="22"/>
              </w:rPr>
              <w:t>8.7</w:t>
            </w:r>
          </w:p>
        </w:tc>
        <w:tc>
          <w:tcPr>
            <w:tcW w:w="2250" w:type="dxa"/>
          </w:tcPr>
          <w:p w14:paraId="3337FF4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06497D2C"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C59691" w14:textId="77777777" w:rsidTr="0008282E">
        <w:tc>
          <w:tcPr>
            <w:tcW w:w="2965" w:type="dxa"/>
          </w:tcPr>
          <w:p w14:paraId="42E59D0A" w14:textId="77777777" w:rsidR="003A17E2" w:rsidRPr="001E50BC" w:rsidRDefault="003A17E2" w:rsidP="0008282E">
            <w:pPr>
              <w:spacing w:line="480" w:lineRule="auto"/>
              <w:rPr>
                <w:sz w:val="22"/>
                <w:szCs w:val="22"/>
              </w:rPr>
            </w:pPr>
            <w:r w:rsidRPr="001E50BC">
              <w:rPr>
                <w:sz w:val="22"/>
                <w:szCs w:val="22"/>
              </w:rPr>
              <w:t>Britton</w:t>
            </w:r>
          </w:p>
        </w:tc>
        <w:tc>
          <w:tcPr>
            <w:tcW w:w="1260" w:type="dxa"/>
          </w:tcPr>
          <w:p w14:paraId="7DC6592D"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3D581DA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876E895"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61AAA4" w14:textId="77777777" w:rsidTr="0008282E">
        <w:tc>
          <w:tcPr>
            <w:tcW w:w="2965" w:type="dxa"/>
          </w:tcPr>
          <w:p w14:paraId="2B2DE4A9" w14:textId="77777777" w:rsidR="003A17E2" w:rsidRPr="001E50BC" w:rsidRDefault="003A17E2" w:rsidP="0008282E">
            <w:pPr>
              <w:spacing w:line="480" w:lineRule="auto"/>
              <w:rPr>
                <w:sz w:val="22"/>
                <w:szCs w:val="22"/>
              </w:rPr>
            </w:pPr>
            <w:r w:rsidRPr="001E50BC">
              <w:rPr>
                <w:sz w:val="22"/>
                <w:szCs w:val="22"/>
              </w:rPr>
              <w:t>Zachry</w:t>
            </w:r>
          </w:p>
        </w:tc>
        <w:tc>
          <w:tcPr>
            <w:tcW w:w="1260" w:type="dxa"/>
          </w:tcPr>
          <w:p w14:paraId="1AA9F2C6" w14:textId="77777777" w:rsidR="003A17E2" w:rsidRPr="001E50BC" w:rsidRDefault="003A17E2" w:rsidP="0008282E">
            <w:pPr>
              <w:spacing w:line="480" w:lineRule="auto"/>
              <w:jc w:val="center"/>
              <w:rPr>
                <w:sz w:val="22"/>
                <w:szCs w:val="22"/>
              </w:rPr>
            </w:pPr>
            <w:r w:rsidRPr="001E50BC">
              <w:rPr>
                <w:sz w:val="22"/>
                <w:szCs w:val="22"/>
              </w:rPr>
              <w:t>5.3</w:t>
            </w:r>
          </w:p>
        </w:tc>
        <w:tc>
          <w:tcPr>
            <w:tcW w:w="2250" w:type="dxa"/>
          </w:tcPr>
          <w:p w14:paraId="04D3656F"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CE6FC16"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77D2EC2D" w14:textId="77777777" w:rsidTr="0008282E">
        <w:tc>
          <w:tcPr>
            <w:tcW w:w="2965" w:type="dxa"/>
          </w:tcPr>
          <w:p w14:paraId="31DC1678" w14:textId="77777777" w:rsidR="003A17E2" w:rsidRPr="001E50BC" w:rsidRDefault="003A17E2" w:rsidP="0008282E">
            <w:pPr>
              <w:spacing w:line="480" w:lineRule="auto"/>
              <w:rPr>
                <w:sz w:val="22"/>
                <w:szCs w:val="22"/>
              </w:rPr>
            </w:pPr>
            <w:r w:rsidRPr="001E50BC">
              <w:rPr>
                <w:sz w:val="22"/>
                <w:szCs w:val="22"/>
              </w:rPr>
              <w:t>Dead</w:t>
            </w:r>
          </w:p>
        </w:tc>
        <w:tc>
          <w:tcPr>
            <w:tcW w:w="1260" w:type="dxa"/>
          </w:tcPr>
          <w:p w14:paraId="6356B89B"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10F5094C"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23726D2C" w14:textId="77777777" w:rsidR="003A17E2" w:rsidRPr="001E50BC" w:rsidRDefault="003A17E2" w:rsidP="0008282E">
            <w:pPr>
              <w:spacing w:line="480" w:lineRule="auto"/>
              <w:jc w:val="center"/>
              <w:rPr>
                <w:sz w:val="22"/>
                <w:szCs w:val="22"/>
              </w:rPr>
            </w:pPr>
            <w:r w:rsidRPr="001E50BC">
              <w:rPr>
                <w:sz w:val="22"/>
                <w:szCs w:val="22"/>
              </w:rPr>
              <w:t>2018</w:t>
            </w:r>
          </w:p>
        </w:tc>
      </w:tr>
    </w:tbl>
    <w:p w14:paraId="1D87DE06" w14:textId="77777777" w:rsidR="003A17E2" w:rsidRDefault="003A17E2" w:rsidP="00C864A4">
      <w:pPr>
        <w:spacing w:line="480" w:lineRule="auto"/>
      </w:pPr>
    </w:p>
    <w:p w14:paraId="7B79E8D8" w14:textId="55652DA3" w:rsidR="003A17E2" w:rsidRDefault="003A17E2" w:rsidP="00C864A4">
      <w:pPr>
        <w:spacing w:line="480" w:lineRule="auto"/>
      </w:pPr>
      <w:r>
        <w:t xml:space="preserve">[A]Figure Captions </w:t>
      </w:r>
    </w:p>
    <w:p w14:paraId="30A320EA" w14:textId="77777777" w:rsidR="003A17E2" w:rsidRDefault="003A17E2" w:rsidP="003A17E2">
      <w:pPr>
        <w:spacing w:line="480" w:lineRule="auto"/>
      </w:pPr>
      <w:r w:rsidRPr="001E50BC">
        <w:t>Figure 1.</w:t>
      </w:r>
    </w:p>
    <w:p w14:paraId="7D327185" w14:textId="3F58A165" w:rsidR="003A17E2" w:rsidRDefault="003A17E2" w:rsidP="003A17E2">
      <w:pPr>
        <w:spacing w:line="480" w:lineRule="auto"/>
      </w:pPr>
      <w:r>
        <w:t>Map of small impoundments studied</w:t>
      </w:r>
      <w:r w:rsidR="00C43B8C">
        <w:t xml:space="preserve"> in southern Alabama, USA</w:t>
      </w:r>
      <w:r>
        <w:t>. Controls are grey triangles and treatments are black circles.</w:t>
      </w:r>
      <w:r w:rsidR="00C43B8C">
        <w:t xml:space="preserve"> Horseshoe (treatment), Little Pit (treatment), and Big Pit (control) are all three within 50 meters of each other, so the symbols almost completely overlap.</w:t>
      </w:r>
      <w:r>
        <w:t xml:space="preserve"> All names ending with “County Lake” represent the large-sized impoundments, while all the other names are the small-sized impoundments. </w:t>
      </w:r>
    </w:p>
    <w:p w14:paraId="515FCFAC" w14:textId="77777777" w:rsidR="003A17E2" w:rsidRDefault="003A17E2" w:rsidP="00C864A4">
      <w:pPr>
        <w:spacing w:line="480" w:lineRule="auto"/>
      </w:pPr>
    </w:p>
    <w:p w14:paraId="13C1927B" w14:textId="77777777" w:rsidR="003A17E2" w:rsidRDefault="003A17E2" w:rsidP="003A17E2">
      <w:pPr>
        <w:spacing w:line="480" w:lineRule="auto"/>
      </w:pPr>
      <w:r>
        <w:t>Figure 2.</w:t>
      </w:r>
    </w:p>
    <w:p w14:paraId="041D330F" w14:textId="77777777" w:rsidR="003A17E2" w:rsidRDefault="003A17E2" w:rsidP="003A17E2">
      <w:pPr>
        <w:spacing w:line="480" w:lineRule="auto"/>
      </w:pPr>
      <w:r>
        <w:t>Largemouth Bass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7E36B4C3" w14:textId="77777777" w:rsidR="003A17E2" w:rsidRDefault="003A17E2" w:rsidP="00C864A4">
      <w:pPr>
        <w:spacing w:line="480" w:lineRule="auto"/>
      </w:pPr>
    </w:p>
    <w:p w14:paraId="43666A8F" w14:textId="77777777" w:rsidR="003A17E2" w:rsidRDefault="003A17E2" w:rsidP="003A17E2">
      <w:pPr>
        <w:spacing w:line="480" w:lineRule="auto"/>
      </w:pPr>
      <w:r>
        <w:t>Figure 3.</w:t>
      </w:r>
    </w:p>
    <w:p w14:paraId="4B12C48B" w14:textId="77777777" w:rsidR="003A17E2" w:rsidRDefault="003A17E2" w:rsidP="003A17E2">
      <w:pPr>
        <w:spacing w:line="480" w:lineRule="auto"/>
      </w:pPr>
      <w:r>
        <w:t>Bluegill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Data are presented as in Figure 2. </w:t>
      </w:r>
    </w:p>
    <w:p w14:paraId="0C5A2111" w14:textId="77777777" w:rsidR="003A17E2" w:rsidRDefault="003A17E2" w:rsidP="00C864A4">
      <w:pPr>
        <w:spacing w:line="480" w:lineRule="auto"/>
      </w:pPr>
    </w:p>
    <w:p w14:paraId="0D8D0793" w14:textId="77777777" w:rsidR="003A17E2" w:rsidRDefault="003A17E2" w:rsidP="003A17E2">
      <w:pPr>
        <w:spacing w:line="480" w:lineRule="auto"/>
      </w:pPr>
      <w:r>
        <w:lastRenderedPageBreak/>
        <w:t>Figure 4.</w:t>
      </w:r>
    </w:p>
    <w:p w14:paraId="76683F48" w14:textId="77777777" w:rsidR="003A17E2" w:rsidRDefault="003A17E2" w:rsidP="003A17E2">
      <w:pPr>
        <w:spacing w:line="480" w:lineRule="auto"/>
      </w:pPr>
      <w:r>
        <w:t>Largemouth Bass log</w:t>
      </w:r>
      <w:r>
        <w:rPr>
          <w:vertAlign w:val="subscript"/>
        </w:rPr>
        <w:t>e</w:t>
      </w:r>
      <w:r>
        <w:t xml:space="preserve"> total seine catches in small (&lt;12 ha; upper panel) and large (&gt;33 ha; lower pane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38206EEF" w14:textId="77777777" w:rsidR="003A17E2" w:rsidRDefault="003A17E2" w:rsidP="00C864A4">
      <w:pPr>
        <w:spacing w:line="480" w:lineRule="auto"/>
      </w:pPr>
    </w:p>
    <w:p w14:paraId="5BA4AA4B" w14:textId="77777777" w:rsidR="003A17E2" w:rsidRDefault="003A17E2" w:rsidP="003A17E2">
      <w:pPr>
        <w:spacing w:line="480" w:lineRule="auto"/>
      </w:pPr>
      <w:r>
        <w:t>Figure 5.</w:t>
      </w:r>
    </w:p>
    <w:p w14:paraId="5725DF14" w14:textId="77777777" w:rsidR="003A17E2" w:rsidRDefault="003A17E2" w:rsidP="003A17E2">
      <w:pPr>
        <w:spacing w:line="480" w:lineRule="auto"/>
      </w:pPr>
      <w:r>
        <w:t>Bluegill log</w:t>
      </w:r>
      <w:r>
        <w:rPr>
          <w:vertAlign w:val="subscript"/>
        </w:rPr>
        <w:t>e</w:t>
      </w:r>
      <w:r>
        <w:t xml:space="preserve"> total seine catches in small (&lt;12 ha; upper panel) and large (&gt;33 ha; lower panel) impoundments immediately before rotenone application (day 1) and at mid-summer after both rotenone applications (day 42). Data are presented as in Figure 4. </w:t>
      </w:r>
    </w:p>
    <w:p w14:paraId="1975ADB4" w14:textId="77777777" w:rsidR="003A17E2" w:rsidRDefault="003A17E2" w:rsidP="00C864A4">
      <w:pPr>
        <w:spacing w:line="480" w:lineRule="auto"/>
      </w:pPr>
    </w:p>
    <w:p w14:paraId="440D9EBA" w14:textId="77777777" w:rsidR="003A17E2" w:rsidRDefault="003A17E2" w:rsidP="003A17E2">
      <w:pPr>
        <w:spacing w:line="480" w:lineRule="auto"/>
      </w:pPr>
      <w:r>
        <w:t>Figure 6.</w:t>
      </w:r>
    </w:p>
    <w:p w14:paraId="598F2E9E" w14:textId="77777777" w:rsidR="003A17E2" w:rsidRDefault="003A17E2" w:rsidP="003A17E2">
      <w:pPr>
        <w:spacing w:line="480" w:lineRule="auto"/>
      </w:pPr>
      <w:r>
        <w:t>Largemouth Bass log</w:t>
      </w:r>
      <w:r>
        <w:rPr>
          <w:vertAlign w:val="subscript"/>
        </w:rPr>
        <w:t>e</w:t>
      </w:r>
      <w:r>
        <w:t xml:space="preserve"> MLA-0 in small (&lt;12 ha; upper panel) and large (&gt;33 ha; lower panel) impoundments immediately before rotenone application (day 1) and at mid-summer after both rotenone applications (day 42). Data are presented as in Figure 4.</w:t>
      </w:r>
    </w:p>
    <w:p w14:paraId="5095B12D" w14:textId="77777777" w:rsidR="003A17E2" w:rsidRDefault="003A17E2" w:rsidP="00C864A4">
      <w:pPr>
        <w:spacing w:line="480" w:lineRule="auto"/>
      </w:pPr>
    </w:p>
    <w:p w14:paraId="6F3FB3CD" w14:textId="77777777" w:rsidR="003A17E2" w:rsidRDefault="003A17E2" w:rsidP="003A17E2">
      <w:pPr>
        <w:spacing w:line="480" w:lineRule="auto"/>
      </w:pPr>
      <w:r>
        <w:t>Figure 7.</w:t>
      </w:r>
    </w:p>
    <w:p w14:paraId="79E1AB4B" w14:textId="77777777" w:rsidR="003A17E2" w:rsidRDefault="003A17E2" w:rsidP="003A17E2">
      <w:pPr>
        <w:spacing w:line="480" w:lineRule="auto"/>
      </w:pPr>
      <w:r>
        <w:t>Temporal trends in Largemouth Bass log</w:t>
      </w:r>
      <w:r>
        <w:rPr>
          <w:vertAlign w:val="subscript"/>
        </w:rPr>
        <w:t>e</w:t>
      </w:r>
      <w:r>
        <w:t xml:space="preserve"> MLA-1 in small (&lt;12 ha; upper panel) and large (&gt;33 ha; lower panel) impoundments in control (dashed lines) and treatment (solid lines) impoundments. Open circles denote untreated impoundments, while closed circles denote treated impoundments. Solid lines leading from a closed circle to another closed circle represent the impoundments that were treated twice (e.g., see Table 1). Times treated (untreated control, once, </w:t>
      </w:r>
      <w:r>
        <w:lastRenderedPageBreak/>
        <w:t xml:space="preserve">twice) was the variable of interest in our model, and this portrays how the model compared those different levels of treatment. Error bars represent the 95% confidence intervals of the data when the sample size for that year was greater than two impoundments. </w:t>
      </w:r>
    </w:p>
    <w:p w14:paraId="0EFAFA54" w14:textId="77777777" w:rsidR="003A17E2" w:rsidRDefault="003A17E2" w:rsidP="00C864A4">
      <w:pPr>
        <w:spacing w:line="480" w:lineRule="auto"/>
      </w:pPr>
    </w:p>
    <w:p w14:paraId="2C68A763" w14:textId="77777777" w:rsidR="003A17E2" w:rsidRDefault="003A17E2" w:rsidP="003A17E2">
      <w:pPr>
        <w:spacing w:line="480" w:lineRule="auto"/>
      </w:pPr>
      <w:r>
        <w:t>Figure 8.</w:t>
      </w:r>
    </w:p>
    <w:p w14:paraId="45EA4D51" w14:textId="77777777" w:rsidR="003A17E2" w:rsidRDefault="003A17E2" w:rsidP="003A17E2">
      <w:pPr>
        <w:spacing w:line="480" w:lineRule="auto"/>
      </w:pPr>
      <w:r>
        <w:t>Temporal trends in age-1 Largemouth Bass log</w:t>
      </w:r>
      <w:r>
        <w:rPr>
          <w:vertAlign w:val="subscript"/>
        </w:rPr>
        <w:t>e</w:t>
      </w:r>
      <w:r>
        <w:t xml:space="preserve"> electrofishing CPUE (</w:t>
      </w:r>
      <w:r w:rsidRPr="00C737D8">
        <w:t>fish caught per 30 minutes electrofishing</w:t>
      </w:r>
      <w:r>
        <w:t>)—as a proxy for recruitment—in small (&lt;12 ha; upper panel) and large (&gt;33 ha; lower panel), and control (dashed lines) and treatment (solid lines) impoundments. Open circles denote untreated impoundments, while closed circles denote treated impoundments. Data are presented as in Figure 7.</w:t>
      </w:r>
    </w:p>
    <w:p w14:paraId="608E4BD0" w14:textId="77777777" w:rsidR="003A17E2" w:rsidRDefault="003A17E2" w:rsidP="00C864A4">
      <w:pPr>
        <w:spacing w:line="480" w:lineRule="auto"/>
      </w:pPr>
    </w:p>
    <w:p w14:paraId="112585AB" w14:textId="77777777" w:rsidR="003A17E2" w:rsidRDefault="003A17E2" w:rsidP="003A17E2">
      <w:pPr>
        <w:spacing w:line="480" w:lineRule="auto"/>
      </w:pPr>
      <w:r>
        <w:t>Figure 9.</w:t>
      </w:r>
    </w:p>
    <w:p w14:paraId="11AAB581" w14:textId="5D01BD93" w:rsidR="003A17E2" w:rsidRDefault="003A17E2" w:rsidP="00C864A4">
      <w:pPr>
        <w:spacing w:line="480" w:lineRule="auto"/>
      </w:pPr>
      <w:r>
        <w:t>Temporal trends in Bluegill (&gt;80 mm) log</w:t>
      </w:r>
      <w:r>
        <w:rPr>
          <w:vertAlign w:val="subscript"/>
        </w:rPr>
        <w:t>e</w:t>
      </w:r>
      <w:r>
        <w:t xml:space="preserve"> electrofishing CPUE (</w:t>
      </w:r>
      <w:r w:rsidRPr="00C737D8">
        <w:t>fish caught per 30 minutes electrofishing</w:t>
      </w:r>
      <w:r>
        <w:t>) in small (&lt;12 ha; upper panel) and large (&gt;33 ha; lower panel), and control (dashed lines) and treatment (solid lines) impoundments. Open circles denote untreated impoundments, while closed circles denote treated impoundments. Data are presented as in Figure 7.</w:t>
      </w:r>
    </w:p>
    <w:p w14:paraId="66130297" w14:textId="77777777" w:rsidR="003A17E2" w:rsidRDefault="003A17E2" w:rsidP="00C864A4">
      <w:pPr>
        <w:spacing w:line="480" w:lineRule="auto"/>
      </w:pPr>
    </w:p>
    <w:p w14:paraId="4D02AA6F" w14:textId="249D2D11" w:rsidR="001F2088" w:rsidRDefault="001F2088" w:rsidP="00C864A4">
      <w:pPr>
        <w:spacing w:line="480" w:lineRule="auto"/>
      </w:pPr>
      <w:r>
        <w:t>[A]Supporting Information</w:t>
      </w:r>
    </w:p>
    <w:p w14:paraId="11827B22" w14:textId="6D2C75D0" w:rsidR="001F2088" w:rsidRDefault="001F2088" w:rsidP="001F2088">
      <w:pPr>
        <w:tabs>
          <w:tab w:val="left" w:pos="920"/>
        </w:tabs>
        <w:spacing w:line="480" w:lineRule="auto"/>
      </w:pPr>
      <w:r>
        <w:t xml:space="preserve">Data supporting the findings of this study are openly available in GitHub: </w:t>
      </w:r>
      <w:r w:rsidRPr="00ED1126">
        <w:rPr>
          <w:i/>
          <w:iCs/>
        </w:rPr>
        <w:t>link</w:t>
      </w:r>
      <w:r>
        <w:t xml:space="preserve">. Please contact </w:t>
      </w:r>
      <w:r w:rsidR="001A139E" w:rsidRPr="001A139E">
        <w:rPr>
          <w:i/>
          <w:iCs/>
        </w:rPr>
        <w:t>name of corresponding author</w:t>
      </w:r>
      <w:r w:rsidR="001A139E">
        <w:t xml:space="preserve"> </w:t>
      </w:r>
      <w:r>
        <w:t xml:space="preserve">for data-related questions. </w:t>
      </w:r>
    </w:p>
    <w:sectPr w:rsidR="001F2088" w:rsidSect="00A700A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78D85" w14:textId="77777777" w:rsidR="00CC6D6D" w:rsidRDefault="00CC6D6D" w:rsidP="00103A7F">
      <w:r>
        <w:separator/>
      </w:r>
    </w:p>
  </w:endnote>
  <w:endnote w:type="continuationSeparator" w:id="0">
    <w:p w14:paraId="18E2BE64" w14:textId="77777777" w:rsidR="00CC6D6D" w:rsidRDefault="00CC6D6D" w:rsidP="0010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906979"/>
      <w:docPartObj>
        <w:docPartGallery w:val="Page Numbers (Bottom of Page)"/>
        <w:docPartUnique/>
      </w:docPartObj>
    </w:sdtPr>
    <w:sdtContent>
      <w:p w14:paraId="79402E9E" w14:textId="4EFDAE05"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04411" w14:textId="77777777" w:rsidR="00103A7F" w:rsidRDefault="0010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557333"/>
      <w:docPartObj>
        <w:docPartGallery w:val="Page Numbers (Bottom of Page)"/>
        <w:docPartUnique/>
      </w:docPartObj>
    </w:sdtPr>
    <w:sdtContent>
      <w:p w14:paraId="12BCFA63" w14:textId="6E269F84"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AF45B" w14:textId="77777777" w:rsidR="00103A7F" w:rsidRDefault="00103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A8370" w14:textId="77777777" w:rsidR="00CC6D6D" w:rsidRDefault="00CC6D6D" w:rsidP="00103A7F">
      <w:r>
        <w:separator/>
      </w:r>
    </w:p>
  </w:footnote>
  <w:footnote w:type="continuationSeparator" w:id="0">
    <w:p w14:paraId="16A219C6" w14:textId="77777777" w:rsidR="00CC6D6D" w:rsidRDefault="00CC6D6D" w:rsidP="00103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3E"/>
    <w:rsid w:val="00103A7F"/>
    <w:rsid w:val="001A139E"/>
    <w:rsid w:val="001C0BDE"/>
    <w:rsid w:val="001F2088"/>
    <w:rsid w:val="002714D6"/>
    <w:rsid w:val="00280BCC"/>
    <w:rsid w:val="003A17E2"/>
    <w:rsid w:val="00617588"/>
    <w:rsid w:val="0069401D"/>
    <w:rsid w:val="007B0559"/>
    <w:rsid w:val="0080493E"/>
    <w:rsid w:val="00870E19"/>
    <w:rsid w:val="009770C0"/>
    <w:rsid w:val="00982951"/>
    <w:rsid w:val="00A700AE"/>
    <w:rsid w:val="00AE3651"/>
    <w:rsid w:val="00B928FB"/>
    <w:rsid w:val="00C43B8C"/>
    <w:rsid w:val="00C44731"/>
    <w:rsid w:val="00C45868"/>
    <w:rsid w:val="00C864A4"/>
    <w:rsid w:val="00CC6D6D"/>
    <w:rsid w:val="00CD774F"/>
    <w:rsid w:val="00E225CF"/>
    <w:rsid w:val="00E427BD"/>
    <w:rsid w:val="00ED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912299"/>
  <w14:defaultImageDpi w14:val="32767"/>
  <w15:chartTrackingRefBased/>
  <w15:docId w15:val="{93D24624-434A-944F-91E9-D21B0B81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93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3A7F"/>
    <w:pPr>
      <w:tabs>
        <w:tab w:val="center" w:pos="4680"/>
        <w:tab w:val="right" w:pos="9360"/>
      </w:tabs>
    </w:pPr>
  </w:style>
  <w:style w:type="character" w:customStyle="1" w:styleId="FooterChar">
    <w:name w:val="Footer Char"/>
    <w:basedOn w:val="DefaultParagraphFont"/>
    <w:link w:val="Footer"/>
    <w:uiPriority w:val="99"/>
    <w:rsid w:val="00103A7F"/>
    <w:rPr>
      <w:rFonts w:ascii="Times New Roman" w:eastAsia="Times New Roman" w:hAnsi="Times New Roman" w:cs="Times New Roman"/>
    </w:rPr>
  </w:style>
  <w:style w:type="character" w:styleId="PageNumber">
    <w:name w:val="page number"/>
    <w:basedOn w:val="DefaultParagraphFont"/>
    <w:uiPriority w:val="99"/>
    <w:semiHidden/>
    <w:unhideWhenUsed/>
    <w:rsid w:val="00103A7F"/>
  </w:style>
  <w:style w:type="character" w:styleId="Hyperlink">
    <w:name w:val="Hyperlink"/>
    <w:basedOn w:val="DefaultParagraphFont"/>
    <w:uiPriority w:val="99"/>
    <w:unhideWhenUsed/>
    <w:rsid w:val="00103A7F"/>
    <w:rPr>
      <w:color w:val="0563C1" w:themeColor="hyperlink"/>
      <w:u w:val="single"/>
    </w:rPr>
  </w:style>
  <w:style w:type="character" w:styleId="UnresolvedMention">
    <w:name w:val="Unresolved Mention"/>
    <w:basedOn w:val="DefaultParagraphFont"/>
    <w:uiPriority w:val="99"/>
    <w:rsid w:val="00103A7F"/>
    <w:rPr>
      <w:color w:val="605E5C"/>
      <w:shd w:val="clear" w:color="auto" w:fill="E1DFDD"/>
    </w:rPr>
  </w:style>
  <w:style w:type="paragraph" w:styleId="Header">
    <w:name w:val="header"/>
    <w:basedOn w:val="Normal"/>
    <w:link w:val="HeaderChar"/>
    <w:uiPriority w:val="99"/>
    <w:unhideWhenUsed/>
    <w:rsid w:val="00103A7F"/>
    <w:pPr>
      <w:tabs>
        <w:tab w:val="center" w:pos="4680"/>
        <w:tab w:val="right" w:pos="9360"/>
      </w:tabs>
    </w:pPr>
  </w:style>
  <w:style w:type="character" w:customStyle="1" w:styleId="HeaderChar">
    <w:name w:val="Header Char"/>
    <w:basedOn w:val="DefaultParagraphFont"/>
    <w:link w:val="Header"/>
    <w:uiPriority w:val="99"/>
    <w:rsid w:val="00103A7F"/>
    <w:rPr>
      <w:rFonts w:ascii="Times New Roman" w:eastAsia="Times New Roman" w:hAnsi="Times New Roman" w:cs="Times New Roman"/>
    </w:rPr>
  </w:style>
  <w:style w:type="paragraph" w:styleId="Bibliography">
    <w:name w:val="Bibliography"/>
    <w:basedOn w:val="Normal"/>
    <w:next w:val="Normal"/>
    <w:uiPriority w:val="37"/>
    <w:unhideWhenUsed/>
    <w:rsid w:val="00103A7F"/>
    <w:pPr>
      <w:ind w:left="720" w:hanging="720"/>
    </w:pPr>
  </w:style>
  <w:style w:type="table" w:styleId="TableGrid">
    <w:name w:val="Table Grid"/>
    <w:basedOn w:val="TableNormal"/>
    <w:rsid w:val="00103A7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A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27</Pages>
  <Words>23626</Words>
  <Characters>134671</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1</cp:revision>
  <dcterms:created xsi:type="dcterms:W3CDTF">2023-03-30T13:53:00Z</dcterms:created>
  <dcterms:modified xsi:type="dcterms:W3CDTF">2023-03-30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FAGk64"/&gt;&lt;style id="http://www.zotero.org/styles/north-american-journal-of-fisheries-management" hasBibliography="1" bibliographyStyleHasBeenSet="1"/&gt;&lt;prefs&gt;&lt;pref name="fieldType" value="Field"</vt:lpwstr>
  </property>
  <property fmtid="{D5CDD505-2E9C-101B-9397-08002B2CF9AE}" pid="3" name="ZOTERO_PREF_2">
    <vt:lpwstr>/&gt;&lt;/prefs&gt;&lt;/data&gt;</vt:lpwstr>
  </property>
</Properties>
</file>